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3A017" w14:textId="77777777" w:rsidR="004B76B0" w:rsidRPr="00E91F32" w:rsidRDefault="00560188" w:rsidP="00A1107F">
      <w:pPr>
        <w:pStyle w:val="BodyText"/>
        <w:jc w:val="both"/>
        <w:rPr>
          <w:sz w:val="20"/>
        </w:rPr>
      </w:pPr>
      <w:r w:rsidRPr="00E91F32">
        <w:rPr>
          <w:noProof/>
          <w:lang w:val="en-US"/>
        </w:rPr>
        <mc:AlternateContent>
          <mc:Choice Requires="wpg">
            <w:drawing>
              <wp:anchor distT="0" distB="0" distL="114300" distR="114300" simplePos="0" relativeHeight="487494656" behindDoc="1" locked="0" layoutInCell="1" allowOverlap="1" wp14:anchorId="18C95F63" wp14:editId="0A735BB0">
                <wp:simplePos x="0" y="0"/>
                <wp:positionH relativeFrom="page">
                  <wp:posOffset>0</wp:posOffset>
                </wp:positionH>
                <wp:positionV relativeFrom="page">
                  <wp:posOffset>1</wp:posOffset>
                </wp:positionV>
                <wp:extent cx="7772400" cy="1847850"/>
                <wp:effectExtent l="0" t="0" r="0" b="0"/>
                <wp:wrapNone/>
                <wp:docPr id="18"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2400" cy="1847850"/>
                          <a:chOff x="0" y="5"/>
                          <a:chExt cx="12240" cy="3267"/>
                        </a:xfrm>
                      </wpg:grpSpPr>
                      <pic:pic xmlns:pic="http://schemas.openxmlformats.org/drawingml/2006/picture">
                        <pic:nvPicPr>
                          <pic:cNvPr id="19"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5"/>
                            <a:ext cx="12240" cy="3267"/>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17"/>
                        <wps:cNvSpPr txBox="1">
                          <a:spLocks noChangeArrowheads="1"/>
                        </wps:cNvSpPr>
                        <wps:spPr bwMode="auto">
                          <a:xfrm>
                            <a:off x="1440" y="2776"/>
                            <a:ext cx="191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ACE32" w14:textId="77777777" w:rsidR="00ED1120" w:rsidRPr="0027156A" w:rsidRDefault="00ED1120">
                              <w:pPr>
                                <w:spacing w:line="266" w:lineRule="exact"/>
                              </w:pPr>
                              <w:r>
                                <w:rPr>
                                  <w:b/>
                                  <w:color w:val="FFFFFF"/>
                                  <w:lang w:val="id-ID"/>
                                </w:rPr>
                                <w:t>E</w:t>
                              </w:r>
                              <w:r w:rsidRPr="0027156A">
                                <w:rPr>
                                  <w:b/>
                                  <w:color w:val="FFFFFF"/>
                                </w:rPr>
                                <w:t>-ISSN:</w:t>
                              </w:r>
                              <w:r w:rsidRPr="0027156A">
                                <w:rPr>
                                  <w:b/>
                                  <w:color w:val="FFFFFF"/>
                                  <w:spacing w:val="-4"/>
                                </w:rPr>
                                <w:t xml:space="preserve"> </w:t>
                              </w:r>
                              <w:r w:rsidRPr="0027156A">
                                <w:rPr>
                                  <w:b/>
                                  <w:color w:val="FFFFFF"/>
                                </w:rPr>
                                <w:t>2723-76</w:t>
                              </w:r>
                              <w:r w:rsidRPr="0027156A">
                                <w:rPr>
                                  <w:color w:val="FFFFFF"/>
                                </w:rPr>
                                <w:t>64</w:t>
                              </w:r>
                            </w:p>
                          </w:txbxContent>
                        </wps:txbx>
                        <wps:bodyPr rot="0" vert="horz" wrap="square" lIns="0" tIns="0" rIns="0" bIns="0" anchor="t" anchorCtr="0" upright="1">
                          <a:noAutofit/>
                        </wps:bodyPr>
                      </wps:wsp>
                      <wps:wsp>
                        <wps:cNvPr id="21" name="Text Box 16"/>
                        <wps:cNvSpPr txBox="1">
                          <a:spLocks noChangeArrowheads="1"/>
                        </wps:cNvSpPr>
                        <wps:spPr bwMode="auto">
                          <a:xfrm>
                            <a:off x="7350" y="2675"/>
                            <a:ext cx="489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9F377" w14:textId="7650E460" w:rsidR="00ED1120" w:rsidRPr="008A3F8B" w:rsidRDefault="00ED1120">
                              <w:pPr>
                                <w:spacing w:line="266" w:lineRule="exact"/>
                                <w:rPr>
                                  <w:b/>
                                  <w:sz w:val="24"/>
                                  <w:lang w:val="en-US"/>
                                </w:rPr>
                              </w:pPr>
                              <w:r>
                                <w:rPr>
                                  <w:b/>
                                  <w:color w:val="FFFFFF"/>
                                  <w:sz w:val="24"/>
                                </w:rPr>
                                <w:t>Volume</w:t>
                              </w:r>
                              <w:r>
                                <w:rPr>
                                  <w:b/>
                                  <w:color w:val="FFFFFF"/>
                                  <w:spacing w:val="-2"/>
                                  <w:sz w:val="24"/>
                                </w:rPr>
                                <w:t xml:space="preserve"> </w:t>
                              </w:r>
                              <w:r w:rsidR="00A1107F">
                                <w:rPr>
                                  <w:b/>
                                  <w:color w:val="FFFFFF"/>
                                  <w:sz w:val="24"/>
                                  <w:lang w:val="en-US"/>
                                </w:rPr>
                                <w:t>6</w:t>
                              </w:r>
                              <w:r>
                                <w:rPr>
                                  <w:b/>
                                  <w:color w:val="FFFFFF"/>
                                  <w:spacing w:val="1"/>
                                  <w:sz w:val="24"/>
                                </w:rPr>
                                <w:t xml:space="preserve"> </w:t>
                              </w:r>
                              <w:r>
                                <w:rPr>
                                  <w:b/>
                                  <w:color w:val="FFFFFF"/>
                                  <w:sz w:val="24"/>
                                </w:rPr>
                                <w:t xml:space="preserve">Number </w:t>
                              </w:r>
                              <w:r w:rsidR="00A1107F">
                                <w:rPr>
                                  <w:b/>
                                  <w:color w:val="FFFFFF"/>
                                  <w:sz w:val="24"/>
                                  <w:lang w:val="en-US"/>
                                </w:rPr>
                                <w:t>4</w:t>
                              </w:r>
                              <w:r>
                                <w:rPr>
                                  <w:b/>
                                  <w:color w:val="FFFFFF"/>
                                  <w:sz w:val="24"/>
                                </w:rPr>
                                <w:t>,</w:t>
                              </w:r>
                              <w:r>
                                <w:rPr>
                                  <w:b/>
                                  <w:color w:val="FFFFFF"/>
                                  <w:spacing w:val="-1"/>
                                  <w:sz w:val="24"/>
                                </w:rPr>
                                <w:t xml:space="preserve"> </w:t>
                              </w:r>
                              <w:r w:rsidR="00A1107F">
                                <w:rPr>
                                  <w:b/>
                                  <w:color w:val="FFFFFF"/>
                                  <w:spacing w:val="-1"/>
                                  <w:sz w:val="24"/>
                                  <w:lang w:val="en-US"/>
                                </w:rPr>
                                <w:t xml:space="preserve">October </w:t>
                              </w:r>
                              <w:proofErr w:type="spellStart"/>
                              <w:r w:rsidR="00A1107F">
                                <w:rPr>
                                  <w:b/>
                                  <w:color w:val="FFFFFF"/>
                                  <w:sz w:val="24"/>
                                  <w:lang w:val="en-US"/>
                                </w:rPr>
                                <w:t>Desember</w:t>
                              </w:r>
                              <w:proofErr w:type="spellEnd"/>
                              <w:r>
                                <w:rPr>
                                  <w:b/>
                                  <w:color w:val="FFFFFF"/>
                                  <w:spacing w:val="-1"/>
                                  <w:sz w:val="24"/>
                                </w:rPr>
                                <w:t xml:space="preserve"> </w:t>
                              </w:r>
                              <w:r>
                                <w:rPr>
                                  <w:b/>
                                  <w:color w:val="FFFFFF"/>
                                  <w:sz w:val="24"/>
                                </w:rPr>
                                <w:t>202</w:t>
                              </w:r>
                              <w:r>
                                <w:rPr>
                                  <w:b/>
                                  <w:color w:val="FFFFFF"/>
                                  <w:sz w:val="24"/>
                                  <w:lang w:val="en-US"/>
                                </w:rPr>
                                <w:t>5</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C95F63" id="Group 15" o:spid="_x0000_s1026" style="position:absolute;left:0;text-align:left;margin-left:0;margin-top:0;width:612pt;height:145.5pt;z-index:-15821824;mso-position-horizontal-relative:page;mso-position-vertical-relative:page" coordorigin=",5" coordsize="12240,32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2qKK&#10;K/eDk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top:5;width:12240;height:3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">
                  <v:imagedata r:id="rId9" o:title=""/>
                </v:shape>
                <v:shapetype id="_x0000_t202" coordsize="21600,21600" o:spt="202" path="m,l,21600r21600,l21600,xe">
                  <v:stroke joinstyle="miter"/>
                  <v:path gradientshapeok="t" o:connecttype="rect"/>
                </v:shapetype>
                <v:shape id="Text Box 17" o:spid="_x0000_s1028" type="#_x0000_t202" style="position:absolute;left:1440;top:2776;width:191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582ACE32" w14:textId="77777777" w:rsidR="00ED1120" w:rsidRPr="0027156A" w:rsidRDefault="00ED1120">
                        <w:pPr>
                          <w:spacing w:line="266" w:lineRule="exact"/>
                        </w:pPr>
                        <w:r>
                          <w:rPr>
                            <w:b/>
                            <w:color w:val="FFFFFF"/>
                            <w:lang w:val="id-ID"/>
                          </w:rPr>
                          <w:t>E</w:t>
                        </w:r>
                        <w:r w:rsidRPr="0027156A">
                          <w:rPr>
                            <w:b/>
                            <w:color w:val="FFFFFF"/>
                          </w:rPr>
                          <w:t>-ISSN:</w:t>
                        </w:r>
                        <w:r w:rsidRPr="0027156A">
                          <w:rPr>
                            <w:b/>
                            <w:color w:val="FFFFFF"/>
                            <w:spacing w:val="-4"/>
                          </w:rPr>
                          <w:t xml:space="preserve"> </w:t>
                        </w:r>
                        <w:r w:rsidRPr="0027156A">
                          <w:rPr>
                            <w:b/>
                            <w:color w:val="FFFFFF"/>
                          </w:rPr>
                          <w:t>2723-76</w:t>
                        </w:r>
                        <w:r w:rsidRPr="0027156A">
                          <w:rPr>
                            <w:color w:val="FFFFFF"/>
                          </w:rPr>
                          <w:t>64</w:t>
                        </w:r>
                      </w:p>
                    </w:txbxContent>
                  </v:textbox>
                </v:shape>
                <v:shape id="Text Box 16" o:spid="_x0000_s1029" type="#_x0000_t202" style="position:absolute;left:7350;top:2675;width:489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7BB9F377" w14:textId="7650E460" w:rsidR="00ED1120" w:rsidRPr="008A3F8B" w:rsidRDefault="00ED1120">
                        <w:pPr>
                          <w:spacing w:line="266" w:lineRule="exact"/>
                          <w:rPr>
                            <w:b/>
                            <w:sz w:val="24"/>
                            <w:lang w:val="en-US"/>
                          </w:rPr>
                        </w:pPr>
                        <w:r>
                          <w:rPr>
                            <w:b/>
                            <w:color w:val="FFFFFF"/>
                            <w:sz w:val="24"/>
                          </w:rPr>
                          <w:t>Volume</w:t>
                        </w:r>
                        <w:r>
                          <w:rPr>
                            <w:b/>
                            <w:color w:val="FFFFFF"/>
                            <w:spacing w:val="-2"/>
                            <w:sz w:val="24"/>
                          </w:rPr>
                          <w:t xml:space="preserve"> </w:t>
                        </w:r>
                        <w:r w:rsidR="00A1107F">
                          <w:rPr>
                            <w:b/>
                            <w:color w:val="FFFFFF"/>
                            <w:sz w:val="24"/>
                            <w:lang w:val="en-US"/>
                          </w:rPr>
                          <w:t>6</w:t>
                        </w:r>
                        <w:r>
                          <w:rPr>
                            <w:b/>
                            <w:color w:val="FFFFFF"/>
                            <w:spacing w:val="1"/>
                            <w:sz w:val="24"/>
                          </w:rPr>
                          <w:t xml:space="preserve"> </w:t>
                        </w:r>
                        <w:r>
                          <w:rPr>
                            <w:b/>
                            <w:color w:val="FFFFFF"/>
                            <w:sz w:val="24"/>
                          </w:rPr>
                          <w:t xml:space="preserve">Number </w:t>
                        </w:r>
                        <w:r w:rsidR="00A1107F">
                          <w:rPr>
                            <w:b/>
                            <w:color w:val="FFFFFF"/>
                            <w:sz w:val="24"/>
                            <w:lang w:val="en-US"/>
                          </w:rPr>
                          <w:t>4</w:t>
                        </w:r>
                        <w:r>
                          <w:rPr>
                            <w:b/>
                            <w:color w:val="FFFFFF"/>
                            <w:sz w:val="24"/>
                          </w:rPr>
                          <w:t>,</w:t>
                        </w:r>
                        <w:r>
                          <w:rPr>
                            <w:b/>
                            <w:color w:val="FFFFFF"/>
                            <w:spacing w:val="-1"/>
                            <w:sz w:val="24"/>
                          </w:rPr>
                          <w:t xml:space="preserve"> </w:t>
                        </w:r>
                        <w:r w:rsidR="00A1107F">
                          <w:rPr>
                            <w:b/>
                            <w:color w:val="FFFFFF"/>
                            <w:spacing w:val="-1"/>
                            <w:sz w:val="24"/>
                            <w:lang w:val="en-US"/>
                          </w:rPr>
                          <w:t xml:space="preserve">October </w:t>
                        </w:r>
                        <w:proofErr w:type="spellStart"/>
                        <w:r w:rsidR="00A1107F">
                          <w:rPr>
                            <w:b/>
                            <w:color w:val="FFFFFF"/>
                            <w:sz w:val="24"/>
                            <w:lang w:val="en-US"/>
                          </w:rPr>
                          <w:t>Desember</w:t>
                        </w:r>
                        <w:proofErr w:type="spellEnd"/>
                        <w:r>
                          <w:rPr>
                            <w:b/>
                            <w:color w:val="FFFFFF"/>
                            <w:spacing w:val="-1"/>
                            <w:sz w:val="24"/>
                          </w:rPr>
                          <w:t xml:space="preserve"> </w:t>
                        </w:r>
                        <w:r>
                          <w:rPr>
                            <w:b/>
                            <w:color w:val="FFFFFF"/>
                            <w:sz w:val="24"/>
                          </w:rPr>
                          <w:t>202</w:t>
                        </w:r>
                        <w:r>
                          <w:rPr>
                            <w:b/>
                            <w:color w:val="FFFFFF"/>
                            <w:sz w:val="24"/>
                            <w:lang w:val="en-US"/>
                          </w:rPr>
                          <w:t>5</w:t>
                        </w:r>
                      </w:p>
                    </w:txbxContent>
                  </v:textbox>
                </v:shape>
                <w10:wrap anchorx="page" anchory="page"/>
              </v:group>
            </w:pict>
          </mc:Fallback>
        </mc:AlternateContent>
      </w:r>
    </w:p>
    <w:p w14:paraId="6BB1770F" w14:textId="77777777" w:rsidR="004B76B0" w:rsidRPr="00E91F32" w:rsidRDefault="004B76B0" w:rsidP="00A1107F">
      <w:pPr>
        <w:pStyle w:val="BodyText"/>
        <w:jc w:val="both"/>
        <w:rPr>
          <w:sz w:val="20"/>
        </w:rPr>
      </w:pPr>
    </w:p>
    <w:p w14:paraId="12315916" w14:textId="77777777" w:rsidR="004B76B0" w:rsidRPr="00E91F32" w:rsidRDefault="004B76B0" w:rsidP="00A1107F">
      <w:pPr>
        <w:pStyle w:val="BodyText"/>
        <w:jc w:val="both"/>
        <w:rPr>
          <w:sz w:val="20"/>
        </w:rPr>
      </w:pPr>
    </w:p>
    <w:p w14:paraId="0A33645B" w14:textId="77777777" w:rsidR="004B76B0" w:rsidRPr="00E91F32" w:rsidRDefault="004B76B0" w:rsidP="00A1107F">
      <w:pPr>
        <w:pStyle w:val="BodyText"/>
        <w:jc w:val="both"/>
        <w:rPr>
          <w:sz w:val="20"/>
        </w:rPr>
      </w:pPr>
    </w:p>
    <w:p w14:paraId="709DB5D9" w14:textId="77777777" w:rsidR="004B76B0" w:rsidRPr="00E91F32" w:rsidRDefault="004B76B0" w:rsidP="00A1107F">
      <w:pPr>
        <w:pStyle w:val="BodyText"/>
        <w:jc w:val="both"/>
        <w:rPr>
          <w:sz w:val="20"/>
        </w:rPr>
      </w:pPr>
    </w:p>
    <w:p w14:paraId="6D5627E9" w14:textId="77777777" w:rsidR="004B76B0" w:rsidRPr="00E91F32" w:rsidRDefault="004B76B0" w:rsidP="00A1107F">
      <w:pPr>
        <w:pStyle w:val="BodyText"/>
        <w:jc w:val="both"/>
        <w:rPr>
          <w:sz w:val="20"/>
        </w:rPr>
      </w:pPr>
    </w:p>
    <w:p w14:paraId="1D460D02" w14:textId="77777777" w:rsidR="004B76B0" w:rsidRPr="00E91F32" w:rsidRDefault="004B76B0" w:rsidP="00A1107F">
      <w:pPr>
        <w:pStyle w:val="BodyText"/>
        <w:jc w:val="both"/>
        <w:rPr>
          <w:sz w:val="20"/>
        </w:rPr>
      </w:pPr>
    </w:p>
    <w:p w14:paraId="236DC6D7" w14:textId="77777777" w:rsidR="004B76B0" w:rsidRPr="00E91F32" w:rsidRDefault="004B76B0" w:rsidP="00A1107F">
      <w:pPr>
        <w:pStyle w:val="BodyText"/>
        <w:jc w:val="both"/>
        <w:rPr>
          <w:sz w:val="20"/>
        </w:rPr>
      </w:pPr>
    </w:p>
    <w:p w14:paraId="4571FA06" w14:textId="77777777" w:rsidR="004B76B0" w:rsidRPr="00E91F32" w:rsidRDefault="004B76B0" w:rsidP="00A1107F">
      <w:pPr>
        <w:pStyle w:val="BodyText"/>
        <w:jc w:val="both"/>
        <w:rPr>
          <w:sz w:val="20"/>
        </w:rPr>
      </w:pPr>
    </w:p>
    <w:p w14:paraId="4091A2CE" w14:textId="07D26326" w:rsidR="004B76B0" w:rsidRPr="00E91F32" w:rsidRDefault="00D97F43" w:rsidP="00A1107F">
      <w:pPr>
        <w:pStyle w:val="BodyText"/>
        <w:jc w:val="both"/>
        <w:rPr>
          <w:sz w:val="20"/>
        </w:rPr>
      </w:pPr>
      <w:r w:rsidRPr="00E91F32">
        <w:rPr>
          <w:noProof/>
          <w:lang w:val="en-US"/>
        </w:rPr>
        <mc:AlternateContent>
          <mc:Choice Requires="wps">
            <w:drawing>
              <wp:anchor distT="0" distB="0" distL="114300" distR="114300" simplePos="0" relativeHeight="251654144" behindDoc="0" locked="0" layoutInCell="1" allowOverlap="1" wp14:anchorId="66765449" wp14:editId="6B605E38">
                <wp:simplePos x="0" y="0"/>
                <wp:positionH relativeFrom="column">
                  <wp:posOffset>1854200</wp:posOffset>
                </wp:positionH>
                <wp:positionV relativeFrom="paragraph">
                  <wp:posOffset>142875</wp:posOffset>
                </wp:positionV>
                <wp:extent cx="1962150" cy="3333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1962150" cy="3333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75C12E" w14:textId="4F80F3CE" w:rsidR="00ED1120" w:rsidRPr="008A3F8B" w:rsidRDefault="00ED1120" w:rsidP="009C146C">
                            <w:pPr>
                              <w:jc w:val="right"/>
                              <w:rPr>
                                <w:color w:val="000000" w:themeColor="text1"/>
                                <w:sz w:val="20"/>
                                <w:lang w:val="en-US"/>
                              </w:rPr>
                            </w:pPr>
                            <w:r w:rsidRPr="008D1E7F">
                              <w:rPr>
                                <w:color w:val="000000" w:themeColor="text1"/>
                                <w:sz w:val="20"/>
                                <w:lang w:val="id-ID"/>
                              </w:rPr>
                              <w:t>@ the Author(s) 202</w:t>
                            </w:r>
                            <w:r>
                              <w:rPr>
                                <w:color w:val="000000" w:themeColor="text1"/>
                                <w:sz w:val="20"/>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765449" id="Rectangle 8" o:spid="_x0000_s1030" style="position:absolute;left:0;text-align:left;margin-left:146pt;margin-top:11.25pt;width:154.5pt;height:26.2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" fillcolor="white [3212]" strokecolor="black [3213]" strokeweight="2pt">
                <v:textbox>
                  <w:txbxContent>
                    <w:p w14:paraId="4075C12E" w14:textId="4F80F3CE" w:rsidR="00ED1120" w:rsidRPr="008A3F8B" w:rsidRDefault="00ED1120" w:rsidP="009C146C">
                      <w:pPr>
                        <w:jc w:val="right"/>
                        <w:rPr>
                          <w:color w:val="000000" w:themeColor="text1"/>
                          <w:sz w:val="20"/>
                          <w:lang w:val="en-US"/>
                        </w:rPr>
                      </w:pPr>
                      <w:r w:rsidRPr="008D1E7F">
                        <w:rPr>
                          <w:color w:val="000000" w:themeColor="text1"/>
                          <w:sz w:val="20"/>
                          <w:lang w:val="id-ID"/>
                        </w:rPr>
                        <w:t>@ the Author(s) 202</w:t>
                      </w:r>
                      <w:r>
                        <w:rPr>
                          <w:color w:val="000000" w:themeColor="text1"/>
                          <w:sz w:val="20"/>
                          <w:lang w:val="en-US"/>
                        </w:rPr>
                        <w:t>5</w:t>
                      </w:r>
                    </w:p>
                  </w:txbxContent>
                </v:textbox>
              </v:rect>
            </w:pict>
          </mc:Fallback>
        </mc:AlternateContent>
      </w:r>
    </w:p>
    <w:p w14:paraId="2E1F7E85" w14:textId="754227FF" w:rsidR="004B76B0" w:rsidRPr="00E91F32" w:rsidRDefault="00D97F43" w:rsidP="00A1107F">
      <w:pPr>
        <w:pStyle w:val="BodyText"/>
        <w:jc w:val="both"/>
        <w:rPr>
          <w:sz w:val="20"/>
        </w:rPr>
      </w:pPr>
      <w:r w:rsidRPr="00E91F32">
        <w:rPr>
          <w:noProof/>
          <w:sz w:val="20"/>
          <w:lang w:val="en-US"/>
        </w:rPr>
        <w:drawing>
          <wp:anchor distT="0" distB="0" distL="114300" distR="114300" simplePos="0" relativeHeight="251660288" behindDoc="0" locked="0" layoutInCell="1" allowOverlap="1" wp14:anchorId="0F95DB7D" wp14:editId="1E3FBC76">
            <wp:simplePos x="0" y="0"/>
            <wp:positionH relativeFrom="column">
              <wp:posOffset>1924050</wp:posOffset>
            </wp:positionH>
            <wp:positionV relativeFrom="paragraph">
              <wp:posOffset>21525</wp:posOffset>
            </wp:positionV>
            <wp:extent cx="647700" cy="227965"/>
            <wp:effectExtent l="0" t="0" r="0" b="635"/>
            <wp:wrapNone/>
            <wp:docPr id="1" name="Picture 1" descr="D:\STABN RADEN WIJAYA\Nivedana\Vol 5 No 2\Logo Lisen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ABN RADEN WIJAYA\Nivedana\Vol 5 No 2\Logo Lisens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7700" cy="227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C8FA6F" w14:textId="3114D8EA" w:rsidR="004B76B0" w:rsidRPr="00E91F32" w:rsidRDefault="004B76B0" w:rsidP="00A1107F">
      <w:pPr>
        <w:pStyle w:val="BodyText"/>
        <w:jc w:val="both"/>
        <w:rPr>
          <w:sz w:val="20"/>
        </w:rPr>
      </w:pPr>
    </w:p>
    <w:tbl>
      <w:tblPr>
        <w:tblStyle w:val="TableGrid"/>
        <w:tblW w:w="11738" w:type="dxa"/>
        <w:tblInd w:w="-998" w:type="dxa"/>
        <w:tblLook w:val="04A0" w:firstRow="1" w:lastRow="0" w:firstColumn="1" w:lastColumn="0" w:noHBand="0" w:noVBand="1"/>
      </w:tblPr>
      <w:tblGrid>
        <w:gridCol w:w="2524"/>
        <w:gridCol w:w="2126"/>
        <w:gridCol w:w="2268"/>
        <w:gridCol w:w="4820"/>
      </w:tblGrid>
      <w:tr w:rsidR="00BC7BAA" w:rsidRPr="00E91F32" w14:paraId="71C82403" w14:textId="77777777" w:rsidTr="009B6DA8">
        <w:tc>
          <w:tcPr>
            <w:tcW w:w="2524" w:type="dxa"/>
          </w:tcPr>
          <w:p w14:paraId="693C5AAD" w14:textId="7F2A409E" w:rsidR="00BC7BAA" w:rsidRPr="00A1107F" w:rsidRDefault="00975AF7" w:rsidP="00A1107F">
            <w:pPr>
              <w:pStyle w:val="Title"/>
              <w:ind w:left="0" w:right="-59"/>
              <w:jc w:val="both"/>
              <w:rPr>
                <w:b w:val="0"/>
                <w:sz w:val="22"/>
                <w:szCs w:val="22"/>
                <w:lang w:val="en-US"/>
              </w:rPr>
            </w:pPr>
            <w:r w:rsidRPr="00E91F32">
              <w:rPr>
                <w:b w:val="0"/>
                <w:sz w:val="22"/>
                <w:szCs w:val="22"/>
                <w:lang w:val="id-ID"/>
              </w:rPr>
              <w:t xml:space="preserve">Submited </w:t>
            </w:r>
            <w:r w:rsidR="00A1107F">
              <w:rPr>
                <w:b w:val="0"/>
                <w:sz w:val="22"/>
                <w:szCs w:val="22"/>
                <w:lang w:val="en-US"/>
              </w:rPr>
              <w:t>July 13,2025</w:t>
            </w:r>
          </w:p>
        </w:tc>
        <w:tc>
          <w:tcPr>
            <w:tcW w:w="2126" w:type="dxa"/>
          </w:tcPr>
          <w:p w14:paraId="4B6F7D7B" w14:textId="50281AC0" w:rsidR="00BC7BAA" w:rsidRPr="00A1107F" w:rsidRDefault="00975AF7" w:rsidP="00A1107F">
            <w:pPr>
              <w:pStyle w:val="Title"/>
              <w:ind w:left="0" w:right="-59"/>
              <w:jc w:val="both"/>
              <w:rPr>
                <w:b w:val="0"/>
                <w:sz w:val="22"/>
                <w:szCs w:val="22"/>
                <w:lang w:val="en-US"/>
              </w:rPr>
            </w:pPr>
            <w:r w:rsidRPr="00E91F32">
              <w:rPr>
                <w:b w:val="0"/>
                <w:sz w:val="22"/>
                <w:szCs w:val="22"/>
                <w:lang w:val="id-ID"/>
              </w:rPr>
              <w:t>R</w:t>
            </w:r>
            <w:r w:rsidR="00E221D7" w:rsidRPr="00E91F32">
              <w:rPr>
                <w:b w:val="0"/>
                <w:sz w:val="22"/>
                <w:szCs w:val="22"/>
                <w:lang w:val="id-ID"/>
              </w:rPr>
              <w:t>evised</w:t>
            </w:r>
            <w:r w:rsidR="00A1107F">
              <w:rPr>
                <w:b w:val="0"/>
                <w:sz w:val="22"/>
                <w:szCs w:val="22"/>
                <w:lang w:val="en-US"/>
              </w:rPr>
              <w:t xml:space="preserve"> Nov 14, 2025</w:t>
            </w:r>
          </w:p>
        </w:tc>
        <w:tc>
          <w:tcPr>
            <w:tcW w:w="2268" w:type="dxa"/>
          </w:tcPr>
          <w:p w14:paraId="0F2DC156" w14:textId="0F4B2743" w:rsidR="00BC7BAA" w:rsidRPr="00A1107F" w:rsidRDefault="00E221D7" w:rsidP="00A1107F">
            <w:pPr>
              <w:pStyle w:val="Title"/>
              <w:ind w:left="0" w:right="-59"/>
              <w:jc w:val="both"/>
              <w:rPr>
                <w:b w:val="0"/>
                <w:sz w:val="22"/>
                <w:szCs w:val="22"/>
                <w:lang w:val="en-US"/>
              </w:rPr>
            </w:pPr>
            <w:r w:rsidRPr="00E91F32">
              <w:rPr>
                <w:b w:val="0"/>
                <w:sz w:val="22"/>
                <w:szCs w:val="22"/>
                <w:lang w:val="id-ID"/>
              </w:rPr>
              <w:t xml:space="preserve">Accepted </w:t>
            </w:r>
            <w:r w:rsidR="00A1107F">
              <w:rPr>
                <w:b w:val="0"/>
                <w:sz w:val="22"/>
                <w:szCs w:val="22"/>
                <w:lang w:val="en-US"/>
              </w:rPr>
              <w:t>Dec 04,2025</w:t>
            </w:r>
          </w:p>
        </w:tc>
        <w:tc>
          <w:tcPr>
            <w:tcW w:w="4820" w:type="dxa"/>
          </w:tcPr>
          <w:p w14:paraId="695EB810" w14:textId="265A74BB" w:rsidR="00BC7BAA" w:rsidRPr="00E91F32" w:rsidRDefault="00BC7BAA" w:rsidP="00A1107F">
            <w:pPr>
              <w:pStyle w:val="Title"/>
              <w:ind w:left="0" w:right="-59"/>
              <w:jc w:val="both"/>
              <w:rPr>
                <w:b w:val="0"/>
                <w:sz w:val="22"/>
                <w:szCs w:val="22"/>
              </w:rPr>
            </w:pPr>
            <w:r w:rsidRPr="00E91F32">
              <w:rPr>
                <w:b w:val="0"/>
                <w:sz w:val="22"/>
                <w:szCs w:val="22"/>
              </w:rPr>
              <w:t xml:space="preserve">DOI : </w:t>
            </w:r>
            <w:hyperlink r:id="rId11" w:history="1">
              <w:r w:rsidR="00A1107F" w:rsidRPr="00A1107F">
                <w:rPr>
                  <w:rStyle w:val="Hyperlink"/>
                  <w:color w:val="6298AE"/>
                  <w:sz w:val="22"/>
                  <w:szCs w:val="22"/>
                  <w:shd w:val="clear" w:color="auto" w:fill="FFFFFF"/>
                </w:rPr>
                <w:t>https://doi.org/10.53565/nivedana.v6i4</w:t>
              </w:r>
            </w:hyperlink>
          </w:p>
        </w:tc>
      </w:tr>
    </w:tbl>
    <w:p w14:paraId="34C5E367" w14:textId="26B1B53F" w:rsidR="00A1107F" w:rsidRDefault="00D536A1" w:rsidP="00A1107F">
      <w:pPr>
        <w:pStyle w:val="NormalWeb"/>
        <w:spacing w:before="0" w:beforeAutospacing="0" w:after="240" w:afterAutospacing="0"/>
        <w:jc w:val="center"/>
        <w:rPr>
          <w:b/>
          <w:bCs/>
          <w:color w:val="000000"/>
          <w:sz w:val="28"/>
          <w:szCs w:val="28"/>
          <w:lang w:val="id"/>
        </w:rPr>
      </w:pPr>
      <w:r w:rsidRPr="00E91F32">
        <w:rPr>
          <w:b/>
          <w:bCs/>
          <w:i/>
          <w:iCs/>
          <w:color w:val="000000"/>
          <w:sz w:val="28"/>
          <w:szCs w:val="28"/>
          <w:lang w:val="id"/>
        </w:rPr>
        <w:t xml:space="preserve">SELF DISCLOSURE </w:t>
      </w:r>
      <w:r w:rsidRPr="00E91F32">
        <w:rPr>
          <w:b/>
          <w:bCs/>
          <w:color w:val="000000"/>
          <w:sz w:val="28"/>
          <w:szCs w:val="28"/>
          <w:lang w:val="id"/>
        </w:rPr>
        <w:t>ANAK DENGAN KELUARGA MULTIRELIGI DALAM PEMBENTUKAN IDENTITAS DIRI</w:t>
      </w:r>
    </w:p>
    <w:p w14:paraId="2E2C7638" w14:textId="3AADB357" w:rsidR="00554CA8" w:rsidRPr="00A1107F" w:rsidRDefault="00D536A1" w:rsidP="00A1107F">
      <w:pPr>
        <w:pStyle w:val="NormalWeb"/>
        <w:spacing w:before="0" w:beforeAutospacing="0" w:after="240" w:afterAutospacing="0"/>
        <w:jc w:val="center"/>
        <w:rPr>
          <w:b/>
          <w:bCs/>
          <w:color w:val="000000"/>
          <w:sz w:val="28"/>
          <w:szCs w:val="28"/>
          <w:lang w:val="id"/>
        </w:rPr>
      </w:pPr>
      <w:r w:rsidRPr="00E91F32">
        <w:rPr>
          <w:b/>
          <w:bCs/>
          <w:color w:val="000000"/>
          <w:sz w:val="28"/>
          <w:szCs w:val="28"/>
          <w:lang w:val="id"/>
        </w:rPr>
        <w:t>(STUDI FENOMENOLOGI GENERASI Z)</w:t>
      </w:r>
    </w:p>
    <w:p w14:paraId="2A8508D0" w14:textId="69718053" w:rsidR="00E221D7" w:rsidRPr="00E91F32" w:rsidRDefault="00D536A1" w:rsidP="00A1107F">
      <w:pPr>
        <w:pStyle w:val="Heading1"/>
        <w:spacing w:line="240" w:lineRule="auto"/>
        <w:ind w:left="0" w:right="403"/>
        <w:jc w:val="center"/>
        <w:rPr>
          <w:bCs w:val="0"/>
          <w:lang w:val="id-ID"/>
        </w:rPr>
      </w:pPr>
      <w:r w:rsidRPr="00E91F32">
        <w:rPr>
          <w:bCs w:val="0"/>
        </w:rPr>
        <w:t>Nova Arliza Paramitha</w:t>
      </w:r>
      <w:r w:rsidR="00D97F43">
        <w:rPr>
          <w:rStyle w:val="FootnoteReference"/>
          <w:bCs w:val="0"/>
        </w:rPr>
        <w:footnoteReference w:id="1"/>
      </w:r>
      <w:r w:rsidR="009B6DA8" w:rsidRPr="00E91F32">
        <w:rPr>
          <w:bCs w:val="0"/>
        </w:rPr>
        <w:t xml:space="preserve">, </w:t>
      </w:r>
      <w:r w:rsidRPr="00E91F32">
        <w:rPr>
          <w:bCs w:val="0"/>
        </w:rPr>
        <w:t>Yuli Candrasari</w:t>
      </w:r>
      <w:r w:rsidR="00D97F43">
        <w:rPr>
          <w:rStyle w:val="FootnoteReference"/>
          <w:bCs w:val="0"/>
        </w:rPr>
        <w:footnoteReference w:id="2"/>
      </w:r>
    </w:p>
    <w:p w14:paraId="4CAFEE60" w14:textId="0A82E8AA" w:rsidR="008D1E7F" w:rsidRPr="00E91F32" w:rsidRDefault="008D1E7F" w:rsidP="00A1107F">
      <w:pPr>
        <w:pStyle w:val="Heading1"/>
        <w:spacing w:line="240" w:lineRule="auto"/>
        <w:ind w:left="0" w:right="403"/>
        <w:jc w:val="center"/>
        <w:rPr>
          <w:b w:val="0"/>
          <w:lang w:val="id-ID"/>
        </w:rPr>
      </w:pPr>
      <w:r w:rsidRPr="00E91F32">
        <w:rPr>
          <w:b w:val="0"/>
          <w:vertAlign w:val="superscript"/>
          <w:lang w:val="id-ID"/>
        </w:rPr>
        <w:t>1</w:t>
      </w:r>
      <w:r w:rsidR="00D536A1" w:rsidRPr="00E91F32">
        <w:rPr>
          <w:b w:val="0"/>
        </w:rPr>
        <w:t xml:space="preserve">UPN </w:t>
      </w:r>
      <w:r w:rsidR="00A35F2C" w:rsidRPr="00E91F32">
        <w:rPr>
          <w:b w:val="0"/>
        </w:rPr>
        <w:t>“</w:t>
      </w:r>
      <w:r w:rsidR="00D536A1" w:rsidRPr="00E91F32">
        <w:rPr>
          <w:b w:val="0"/>
        </w:rPr>
        <w:t>Veteran</w:t>
      </w:r>
      <w:r w:rsidR="00A35F2C" w:rsidRPr="00E91F32">
        <w:rPr>
          <w:b w:val="0"/>
        </w:rPr>
        <w:t>”</w:t>
      </w:r>
      <w:r w:rsidR="00D536A1" w:rsidRPr="00E91F32">
        <w:rPr>
          <w:b w:val="0"/>
        </w:rPr>
        <w:t xml:space="preserve"> Jawa Timur</w:t>
      </w:r>
      <w:r w:rsidR="00D536A1" w:rsidRPr="00E91F32">
        <w:rPr>
          <w:b w:val="0"/>
          <w:lang w:val="id-ID"/>
        </w:rPr>
        <w:t xml:space="preserve"> </w:t>
      </w:r>
      <w:r w:rsidR="009B6DA8" w:rsidRPr="00E91F32">
        <w:rPr>
          <w:b w:val="0"/>
          <w:lang w:val="id-ID"/>
        </w:rPr>
        <w:t>/</w:t>
      </w:r>
      <w:r w:rsidR="002E6CA3" w:rsidRPr="00E91F32">
        <w:rPr>
          <w:b w:val="0"/>
        </w:rPr>
        <w:t xml:space="preserve"> </w:t>
      </w:r>
      <w:r w:rsidR="002E6CA3" w:rsidRPr="00E91F32">
        <w:rPr>
          <w:b w:val="0"/>
          <w:vertAlign w:val="superscript"/>
          <w:lang w:val="id-ID"/>
        </w:rPr>
        <w:t>2</w:t>
      </w:r>
      <w:r w:rsidR="00D536A1" w:rsidRPr="00E91F32">
        <w:rPr>
          <w:b w:val="0"/>
        </w:rPr>
        <w:t xml:space="preserve">UPN </w:t>
      </w:r>
      <w:r w:rsidR="00A35F2C" w:rsidRPr="00E91F32">
        <w:rPr>
          <w:b w:val="0"/>
        </w:rPr>
        <w:t>“</w:t>
      </w:r>
      <w:r w:rsidR="00D536A1" w:rsidRPr="00E91F32">
        <w:rPr>
          <w:b w:val="0"/>
        </w:rPr>
        <w:t>Veteran</w:t>
      </w:r>
      <w:r w:rsidR="00A35F2C" w:rsidRPr="00E91F32">
        <w:rPr>
          <w:b w:val="0"/>
        </w:rPr>
        <w:t>”</w:t>
      </w:r>
      <w:r w:rsidR="00D536A1" w:rsidRPr="00E91F32">
        <w:rPr>
          <w:b w:val="0"/>
        </w:rPr>
        <w:t xml:space="preserve"> Jawa Timur</w:t>
      </w:r>
    </w:p>
    <w:p w14:paraId="6CFBE4FE" w14:textId="77777777" w:rsidR="000267FF" w:rsidRPr="00E91F32" w:rsidRDefault="000267FF" w:rsidP="00A1107F">
      <w:pPr>
        <w:ind w:right="82"/>
        <w:jc w:val="both"/>
        <w:rPr>
          <w:i/>
          <w:sz w:val="21"/>
          <w:szCs w:val="21"/>
        </w:rPr>
      </w:pPr>
    </w:p>
    <w:p w14:paraId="71DA693F" w14:textId="77777777" w:rsidR="009B6DA8" w:rsidRPr="00E91F32" w:rsidRDefault="009B6DA8" w:rsidP="00A1107F">
      <w:pPr>
        <w:pStyle w:val="BodyText"/>
        <w:ind w:left="142"/>
        <w:jc w:val="center"/>
        <w:rPr>
          <w:b/>
          <w:i/>
          <w:sz w:val="21"/>
          <w:szCs w:val="21"/>
        </w:rPr>
      </w:pPr>
      <w:r w:rsidRPr="00E91F32">
        <w:rPr>
          <w:b/>
          <w:i/>
          <w:sz w:val="21"/>
          <w:szCs w:val="21"/>
        </w:rPr>
        <w:t>Abstract</w:t>
      </w:r>
    </w:p>
    <w:p w14:paraId="38685121" w14:textId="34E454A5" w:rsidR="00D536A1" w:rsidRPr="00E91F32" w:rsidRDefault="00D536A1" w:rsidP="00A1107F">
      <w:pPr>
        <w:jc w:val="both"/>
        <w:rPr>
          <w:i/>
          <w:iCs/>
        </w:rPr>
      </w:pPr>
      <w:r w:rsidRPr="00E91F32">
        <w:rPr>
          <w:i/>
          <w:iCs/>
        </w:rPr>
        <w:t xml:space="preserve">Interpersonal communication is communication carried out by two people in which there is an element of self-disclosure. One of the phenomena is the self-disclosure of children with a multireligious family background in the formation of self-identity. This study aims to find out how much children who have multireligious families in shaping their identity in general, including the religion they adhere, using a qualitative approach with phenomenological methods to understand the subjectivity of informants who are generation Z. The object of the research is self disclosure the data collection technique was carried out through in-depth interviews and observations of seven informants and several additional informants (parents and close friends). The research will be focused on finding out the elements of the Johari Window theory including open area, blind area, hidden area, and unknown area. As a result, the pattern of parental communication that is carried out democratically and sustainably will expand the open area, on the other hand, if there is no difficulty in revealing one's identity both in the family and social environment which expands blind areas, hidden areas, and even unknown areas. </w:t>
      </w:r>
    </w:p>
    <w:p w14:paraId="36900C64" w14:textId="77777777" w:rsidR="000267FF" w:rsidRPr="00E91F32" w:rsidRDefault="000267FF" w:rsidP="00A1107F">
      <w:pPr>
        <w:jc w:val="both"/>
        <w:rPr>
          <w:i/>
          <w:iCs/>
        </w:rPr>
      </w:pPr>
    </w:p>
    <w:p w14:paraId="4BB8B9BC" w14:textId="363CED09" w:rsidR="00D536A1" w:rsidRPr="00E91F32" w:rsidRDefault="00D536A1" w:rsidP="00A1107F">
      <w:pPr>
        <w:jc w:val="both"/>
      </w:pPr>
      <w:r w:rsidRPr="00E91F32">
        <w:rPr>
          <w:b/>
          <w:bCs/>
          <w:i/>
          <w:iCs/>
        </w:rPr>
        <w:t>Keywords</w:t>
      </w:r>
      <w:r w:rsidRPr="00E91F32">
        <w:rPr>
          <w:b/>
          <w:bCs/>
        </w:rPr>
        <w:t>:</w:t>
      </w:r>
      <w:r w:rsidRPr="00E91F32">
        <w:t xml:space="preserve"> </w:t>
      </w:r>
      <w:r w:rsidRPr="00E91F32">
        <w:rPr>
          <w:i/>
          <w:iCs/>
        </w:rPr>
        <w:t>Interpersonal Communication, Self Disclosure, Self Identity</w:t>
      </w:r>
    </w:p>
    <w:p w14:paraId="4475A950" w14:textId="23F5C182" w:rsidR="009B6DA8" w:rsidRPr="00E91F32" w:rsidRDefault="009B6DA8" w:rsidP="00A1107F">
      <w:pPr>
        <w:pStyle w:val="BodyText"/>
        <w:ind w:left="142"/>
        <w:jc w:val="both"/>
        <w:rPr>
          <w:sz w:val="21"/>
          <w:szCs w:val="21"/>
        </w:rPr>
      </w:pPr>
    </w:p>
    <w:p w14:paraId="260D5B37" w14:textId="69710F4A" w:rsidR="00D536A1" w:rsidRPr="00E91F32" w:rsidRDefault="00D536A1" w:rsidP="00A1107F">
      <w:pPr>
        <w:pStyle w:val="BodyText"/>
        <w:ind w:left="142"/>
        <w:jc w:val="both"/>
        <w:rPr>
          <w:sz w:val="21"/>
          <w:szCs w:val="21"/>
        </w:rPr>
      </w:pPr>
    </w:p>
    <w:p w14:paraId="31648092" w14:textId="77A53016" w:rsidR="00D536A1" w:rsidRPr="00E91F32" w:rsidRDefault="00D536A1" w:rsidP="00A1107F">
      <w:pPr>
        <w:pStyle w:val="BodyText"/>
        <w:ind w:left="142"/>
        <w:jc w:val="both"/>
        <w:rPr>
          <w:sz w:val="21"/>
          <w:szCs w:val="21"/>
        </w:rPr>
      </w:pPr>
    </w:p>
    <w:p w14:paraId="1732AE09" w14:textId="0E4B546F" w:rsidR="00D536A1" w:rsidRPr="00E91F32" w:rsidRDefault="00D536A1" w:rsidP="00A1107F">
      <w:pPr>
        <w:pStyle w:val="BodyText"/>
        <w:ind w:left="142"/>
        <w:jc w:val="both"/>
        <w:rPr>
          <w:sz w:val="21"/>
          <w:szCs w:val="21"/>
        </w:rPr>
      </w:pPr>
    </w:p>
    <w:p w14:paraId="7AF2CC89" w14:textId="4F9D9609" w:rsidR="00D536A1" w:rsidRPr="00E91F32" w:rsidRDefault="00D536A1" w:rsidP="00A1107F">
      <w:pPr>
        <w:pStyle w:val="BodyText"/>
        <w:ind w:left="142"/>
        <w:jc w:val="both"/>
        <w:rPr>
          <w:sz w:val="21"/>
          <w:szCs w:val="21"/>
        </w:rPr>
      </w:pPr>
    </w:p>
    <w:p w14:paraId="6B91B142" w14:textId="4F4A1096" w:rsidR="00D536A1" w:rsidRPr="00E91F32" w:rsidRDefault="00D536A1" w:rsidP="00A1107F">
      <w:pPr>
        <w:pStyle w:val="BodyText"/>
        <w:ind w:left="142"/>
        <w:jc w:val="both"/>
        <w:rPr>
          <w:sz w:val="21"/>
          <w:szCs w:val="21"/>
        </w:rPr>
      </w:pPr>
    </w:p>
    <w:p w14:paraId="676B1BA3" w14:textId="1310318E" w:rsidR="00D536A1" w:rsidRPr="00E91F32" w:rsidRDefault="00D536A1" w:rsidP="00A1107F">
      <w:pPr>
        <w:pStyle w:val="BodyText"/>
        <w:ind w:left="142"/>
        <w:jc w:val="both"/>
        <w:rPr>
          <w:sz w:val="21"/>
          <w:szCs w:val="21"/>
        </w:rPr>
      </w:pPr>
    </w:p>
    <w:p w14:paraId="6F49D94B" w14:textId="7F2201BC" w:rsidR="00D536A1" w:rsidRPr="00E91F32" w:rsidRDefault="00D536A1" w:rsidP="00A1107F">
      <w:pPr>
        <w:pStyle w:val="BodyText"/>
        <w:ind w:left="142"/>
        <w:jc w:val="both"/>
        <w:rPr>
          <w:sz w:val="21"/>
          <w:szCs w:val="21"/>
        </w:rPr>
      </w:pPr>
    </w:p>
    <w:p w14:paraId="56A9944A" w14:textId="42AAB2A0" w:rsidR="00D536A1" w:rsidRPr="00E91F32" w:rsidRDefault="00D536A1" w:rsidP="00A1107F">
      <w:pPr>
        <w:pStyle w:val="BodyText"/>
        <w:ind w:left="142"/>
        <w:jc w:val="both"/>
        <w:rPr>
          <w:sz w:val="21"/>
          <w:szCs w:val="21"/>
        </w:rPr>
      </w:pPr>
    </w:p>
    <w:p w14:paraId="29937280" w14:textId="189C7231" w:rsidR="00D536A1" w:rsidRPr="00E91F32" w:rsidRDefault="00D536A1" w:rsidP="00A1107F">
      <w:pPr>
        <w:pStyle w:val="BodyText"/>
        <w:ind w:left="142"/>
        <w:jc w:val="both"/>
        <w:rPr>
          <w:sz w:val="21"/>
          <w:szCs w:val="21"/>
        </w:rPr>
      </w:pPr>
    </w:p>
    <w:p w14:paraId="44D58589" w14:textId="4E70BA67" w:rsidR="00D536A1" w:rsidRPr="00E91F32" w:rsidRDefault="00D536A1" w:rsidP="00A1107F">
      <w:pPr>
        <w:pStyle w:val="BodyText"/>
        <w:ind w:left="142"/>
        <w:jc w:val="both"/>
        <w:rPr>
          <w:sz w:val="21"/>
          <w:szCs w:val="21"/>
        </w:rPr>
      </w:pPr>
    </w:p>
    <w:p w14:paraId="55ABCEE5" w14:textId="3B2CF9FD" w:rsidR="00D536A1" w:rsidRPr="00E91F32" w:rsidRDefault="00D536A1" w:rsidP="00A1107F">
      <w:pPr>
        <w:pStyle w:val="BodyText"/>
        <w:ind w:left="142"/>
        <w:jc w:val="both"/>
        <w:rPr>
          <w:sz w:val="21"/>
          <w:szCs w:val="21"/>
        </w:rPr>
      </w:pPr>
    </w:p>
    <w:p w14:paraId="477F2DBC" w14:textId="77777777" w:rsidR="00D536A1" w:rsidRPr="00E91F32" w:rsidRDefault="00D536A1" w:rsidP="00A1107F">
      <w:pPr>
        <w:pStyle w:val="BodyText"/>
        <w:ind w:left="142"/>
        <w:jc w:val="both"/>
        <w:rPr>
          <w:sz w:val="21"/>
          <w:szCs w:val="21"/>
        </w:rPr>
      </w:pPr>
    </w:p>
    <w:p w14:paraId="232C1331" w14:textId="77777777" w:rsidR="000267FF" w:rsidRPr="00E91F32" w:rsidRDefault="000267FF" w:rsidP="00A1107F">
      <w:pPr>
        <w:pStyle w:val="BodyText"/>
        <w:ind w:left="142"/>
        <w:jc w:val="both"/>
        <w:rPr>
          <w:b/>
          <w:sz w:val="21"/>
          <w:szCs w:val="21"/>
        </w:rPr>
      </w:pPr>
    </w:p>
    <w:p w14:paraId="40753606" w14:textId="77777777" w:rsidR="000267FF" w:rsidRPr="00E91F32" w:rsidRDefault="000267FF" w:rsidP="00A1107F">
      <w:pPr>
        <w:pStyle w:val="BodyText"/>
        <w:ind w:left="142"/>
        <w:jc w:val="both"/>
        <w:rPr>
          <w:b/>
          <w:sz w:val="21"/>
          <w:szCs w:val="21"/>
        </w:rPr>
      </w:pPr>
    </w:p>
    <w:p w14:paraId="694C2DA8" w14:textId="77777777" w:rsidR="000267FF" w:rsidRPr="00E91F32" w:rsidRDefault="000267FF" w:rsidP="00A1107F">
      <w:pPr>
        <w:pStyle w:val="BodyText"/>
        <w:ind w:left="142"/>
        <w:jc w:val="both"/>
        <w:rPr>
          <w:b/>
          <w:sz w:val="21"/>
          <w:szCs w:val="21"/>
        </w:rPr>
      </w:pPr>
    </w:p>
    <w:p w14:paraId="70ED37DA" w14:textId="6BA663B6" w:rsidR="009B6DA8" w:rsidRPr="00E91F32" w:rsidRDefault="009B6DA8" w:rsidP="00A1107F">
      <w:pPr>
        <w:pStyle w:val="BodyText"/>
        <w:jc w:val="center"/>
        <w:rPr>
          <w:b/>
          <w:sz w:val="21"/>
          <w:szCs w:val="21"/>
        </w:rPr>
      </w:pPr>
      <w:r w:rsidRPr="00E91F32">
        <w:rPr>
          <w:b/>
          <w:sz w:val="21"/>
          <w:szCs w:val="21"/>
        </w:rPr>
        <w:t>Abstrak</w:t>
      </w:r>
    </w:p>
    <w:p w14:paraId="6DC96ABC" w14:textId="0656554B" w:rsidR="00D536A1" w:rsidRPr="00E91F32" w:rsidRDefault="00D536A1" w:rsidP="00A1107F">
      <w:pPr>
        <w:jc w:val="both"/>
        <w:rPr>
          <w:i/>
          <w:iCs/>
        </w:rPr>
      </w:pPr>
      <w:r w:rsidRPr="00E91F32">
        <w:t xml:space="preserve">Komunikasi interpersonal adalah komunikasi yang dilakukan oleh dua orang yang kemudian didalamya terdapat unsur pengungkapan diri </w:t>
      </w:r>
      <w:r w:rsidRPr="00E91F32">
        <w:rPr>
          <w:i/>
          <w:iCs/>
        </w:rPr>
        <w:t xml:space="preserve">(Self Disclosure). </w:t>
      </w:r>
      <w:r w:rsidRPr="00E91F32">
        <w:t xml:space="preserve">Salah satu fenomena adalah </w:t>
      </w:r>
      <w:r w:rsidRPr="00E91F32">
        <w:rPr>
          <w:i/>
          <w:iCs/>
        </w:rPr>
        <w:t xml:space="preserve">self disclosure </w:t>
      </w:r>
      <w:r w:rsidRPr="00E91F32">
        <w:t xml:space="preserve">anak dengan latar belakang keluarga multireligi dalam pembentukan identitas diri. Penelitian ini bertujuan untuk mengetahui seberapa besar anak yang memiliki keluarga multireligi dalam membentuk identitas dirinya secara general termasuk agama yang dianut, menggunakan pendekatan kualitatif dengan metode fenomenologi guna memahami subjektivitas informan yang merupakan generasi Z. Objek penelitian adalah </w:t>
      </w:r>
      <w:r w:rsidRPr="00E91F32">
        <w:rPr>
          <w:i/>
          <w:iCs/>
        </w:rPr>
        <w:t xml:space="preserve">self disclosure </w:t>
      </w:r>
      <w:r w:rsidRPr="00E91F32">
        <w:t xml:space="preserve">yang dilakukan anak sedangkan subjek penelitian adalah anak yang memiliki latar belakang keluarga multireligi dan tergolong dalam generasi Z. Teknik pengumpulan data dilakukan melalui wawancara mendalam dan observasi terhadap tujuh informan dan beberapa informan tambahan (orang tua dan teman dekat). Penelitian akan difokuskan guna mengetahui unsur dari teori </w:t>
      </w:r>
      <w:r w:rsidRPr="00E91F32">
        <w:rPr>
          <w:i/>
          <w:iCs/>
        </w:rPr>
        <w:t xml:space="preserve">Johari Window </w:t>
      </w:r>
      <w:r w:rsidRPr="00E91F32">
        <w:t xml:space="preserve">meliputi </w:t>
      </w:r>
      <w:r w:rsidRPr="00E91F32">
        <w:rPr>
          <w:i/>
          <w:iCs/>
        </w:rPr>
        <w:t xml:space="preserve">open area, blind area, hidden area, </w:t>
      </w:r>
      <w:r w:rsidRPr="00E91F32">
        <w:t xml:space="preserve">dan </w:t>
      </w:r>
      <w:r w:rsidRPr="00E91F32">
        <w:rPr>
          <w:i/>
          <w:iCs/>
        </w:rPr>
        <w:t xml:space="preserve">unknown area. </w:t>
      </w:r>
      <w:r w:rsidRPr="00E91F32">
        <w:t xml:space="preserve">Hasilnya, pola komunikasi orang tua yang dilakukan secara demokratis dan suportif akan memperluas </w:t>
      </w:r>
      <w:r w:rsidRPr="00E91F32">
        <w:rPr>
          <w:i/>
          <w:iCs/>
        </w:rPr>
        <w:t xml:space="preserve">open area, </w:t>
      </w:r>
      <w:r w:rsidRPr="00E91F32">
        <w:t xml:space="preserve">sebaliknya jika tidak kesulitan dalam mengungkap identitas dirinya baik di lingkungan keluarga maupun sosial yang memperluas </w:t>
      </w:r>
      <w:r w:rsidRPr="00E91F32">
        <w:rPr>
          <w:i/>
          <w:iCs/>
        </w:rPr>
        <w:t xml:space="preserve">blind area, hidden area, </w:t>
      </w:r>
      <w:r w:rsidRPr="00E91F32">
        <w:t xml:space="preserve">bahkan </w:t>
      </w:r>
      <w:r w:rsidRPr="00E91F32">
        <w:rPr>
          <w:i/>
          <w:iCs/>
        </w:rPr>
        <w:t xml:space="preserve">unknown area. </w:t>
      </w:r>
    </w:p>
    <w:p w14:paraId="3912DEAF" w14:textId="77777777" w:rsidR="00D536A1" w:rsidRPr="00E91F32" w:rsidRDefault="00D536A1" w:rsidP="00A1107F">
      <w:pPr>
        <w:spacing w:line="360" w:lineRule="auto"/>
        <w:jc w:val="both"/>
        <w:rPr>
          <w:i/>
          <w:iCs/>
        </w:rPr>
      </w:pPr>
    </w:p>
    <w:p w14:paraId="6310B132" w14:textId="7E1A53AF" w:rsidR="00D536A1" w:rsidRPr="00E91F32" w:rsidRDefault="00D536A1" w:rsidP="00A1107F">
      <w:pPr>
        <w:spacing w:line="360" w:lineRule="auto"/>
        <w:jc w:val="both"/>
        <w:rPr>
          <w:i/>
          <w:iCs/>
        </w:rPr>
      </w:pPr>
      <w:r w:rsidRPr="00E91F32">
        <w:rPr>
          <w:b/>
          <w:bCs/>
        </w:rPr>
        <w:t>Kata-kata Kunci:</w:t>
      </w:r>
      <w:r w:rsidRPr="00E91F32">
        <w:t xml:space="preserve"> </w:t>
      </w:r>
      <w:r w:rsidRPr="00E91F32">
        <w:rPr>
          <w:i/>
          <w:iCs/>
        </w:rPr>
        <w:t xml:space="preserve">Komunikasi Interpersonal, Self Disclosure, Identitas Diri </w:t>
      </w:r>
    </w:p>
    <w:p w14:paraId="7A63796A" w14:textId="515F25F7" w:rsidR="00D97F43" w:rsidRPr="00D97F43" w:rsidRDefault="00560188" w:rsidP="00D97F43">
      <w:pPr>
        <w:pStyle w:val="BodyText"/>
        <w:spacing w:before="6"/>
        <w:jc w:val="both"/>
        <w:rPr>
          <w:sz w:val="21"/>
        </w:rPr>
        <w:sectPr w:rsidR="00D97F43" w:rsidRPr="00D97F43" w:rsidSect="00D97F43">
          <w:headerReference w:type="even" r:id="rId12"/>
          <w:headerReference w:type="default" r:id="rId13"/>
          <w:footerReference w:type="even" r:id="rId14"/>
          <w:footerReference w:type="default" r:id="rId15"/>
          <w:headerReference w:type="first" r:id="rId16"/>
          <w:footerReference w:type="first" r:id="rId17"/>
          <w:type w:val="continuous"/>
          <w:pgSz w:w="12240" w:h="15840"/>
          <w:pgMar w:top="0" w:right="1320" w:bottom="2280" w:left="1340" w:header="720" w:footer="2083" w:gutter="0"/>
          <w:pgNumType w:start="1047"/>
          <w:cols w:space="720"/>
        </w:sectPr>
      </w:pPr>
      <w:r w:rsidRPr="00E91F32">
        <w:rPr>
          <w:noProof/>
          <w:lang w:val="en-US"/>
        </w:rPr>
        <mc:AlternateContent>
          <mc:Choice Requires="wps">
            <w:drawing>
              <wp:anchor distT="0" distB="0" distL="0" distR="0" simplePos="0" relativeHeight="251662336" behindDoc="1" locked="0" layoutInCell="1" allowOverlap="1" wp14:anchorId="76588820" wp14:editId="3D6B3A1F">
                <wp:simplePos x="0" y="0"/>
                <wp:positionH relativeFrom="page">
                  <wp:posOffset>914400</wp:posOffset>
                </wp:positionH>
                <wp:positionV relativeFrom="paragraph">
                  <wp:posOffset>182245</wp:posOffset>
                </wp:positionV>
                <wp:extent cx="1828800" cy="6350"/>
                <wp:effectExtent l="0" t="0" r="0" b="0"/>
                <wp:wrapTopAndBottom/>
                <wp:docPr id="1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F7BC12" id="Rectangle 14" o:spid="_x0000_s1026" style="position:absolute;margin-left:1in;margin-top:14.35pt;width:2in;height:.5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" fillcolor="black" stroked="f">
                <w10:wrap type="topAndBottom" anchorx="page"/>
              </v:rect>
            </w:pict>
          </mc:Fallback>
        </mc:AlternateContent>
      </w:r>
    </w:p>
    <w:p w14:paraId="5535C0B5" w14:textId="3383EC6F" w:rsidR="00C541E7" w:rsidRPr="00E91F32" w:rsidRDefault="00554CA8" w:rsidP="00A1107F">
      <w:pPr>
        <w:pStyle w:val="Heading1"/>
        <w:spacing w:line="360" w:lineRule="auto"/>
        <w:ind w:left="0"/>
        <w:jc w:val="both"/>
      </w:pPr>
      <w:r w:rsidRPr="00E91F32">
        <w:lastRenderedPageBreak/>
        <w:t>PENDAHULUAN</w:t>
      </w:r>
    </w:p>
    <w:p w14:paraId="7D2C609B" w14:textId="77777777" w:rsidR="004027BD" w:rsidRPr="00E91F32" w:rsidRDefault="004027BD" w:rsidP="00A1107F">
      <w:pPr>
        <w:pStyle w:val="Heading1"/>
        <w:spacing w:line="360" w:lineRule="auto"/>
        <w:ind w:left="142" w:firstLine="567"/>
        <w:jc w:val="both"/>
        <w:rPr>
          <w:b w:val="0"/>
          <w:bCs w:val="0"/>
        </w:rPr>
      </w:pPr>
      <w:bookmarkStart w:id="1" w:name="_Hlk197985097"/>
      <w:r w:rsidRPr="00E91F32">
        <w:rPr>
          <w:b w:val="0"/>
          <w:bCs w:val="0"/>
        </w:rPr>
        <w:t>Komunikasi merupakan proses dasar dalam kehidupan manusia yang membentuk hubungan sosial dan pemahaman diri. Salah satu bentuk komunikasi yang sangat berperan dalam hubungan keluarga adalah komunikasi interpersonal, yaitu komunikasi yang berlangsung antara dua individu secara langsung, penuh makna pribadi, dan bersifat timbal balik (Devito dalam Novianti et al., 2017).</w:t>
      </w:r>
    </w:p>
    <w:p w14:paraId="32138FAF" w14:textId="3916266E" w:rsidR="004027BD" w:rsidRPr="00E91F32" w:rsidRDefault="004027BD" w:rsidP="00A1107F">
      <w:pPr>
        <w:pStyle w:val="Heading1"/>
        <w:spacing w:line="360" w:lineRule="auto"/>
        <w:ind w:left="142" w:firstLine="567"/>
        <w:jc w:val="both"/>
      </w:pPr>
      <w:r w:rsidRPr="00E91F32">
        <w:rPr>
          <w:b w:val="0"/>
          <w:bCs w:val="0"/>
        </w:rPr>
        <w:t xml:space="preserve">Keluarga sebagai unit sosial pertama dalam kehidupan individu berperan penting dalam pembentukan identitas diri anak. Pola komunikasi dalam keluarga tidak hanya menjadi sarana penyampaian pesan, tetapi juga wadah internalisasi nilai dan norma, termasuk nilai-nilai keagamaan (Oxianus &amp; Mornene, 2020). Dalam keluarga multireligi—yaitu keluarga yang terdiri dari pasangan orang tua dengan latar belakang agama yang berbeda—komunikasi menjadi lebih kompleks. Perbedaan nilai dan praktik keagamaan yang ada di dalamnya berpotensi menimbulkan ketegangan atau ambiguitas dalam proses komunikasi, terutama ketika tidak terdapat ruang dialog yang terbuka dan setara. Fenomena ini berdampak langsung terhadap anak sebagai anggota keluarga yang sedang membentuk identitas dirinya. Ketika komunikasi dalam keluarga tidak memberi ruang eksplorasi dan pengungkapan diri, anak dapat mengalami kesulitan dalam menyatakan pilihan nilai atau kepercayaannya secara terbuka. Dalam konteks teori Johari Window (Rakhmat, 2018), situasi ini dapat memperluas wilayah </w:t>
      </w:r>
      <w:r w:rsidRPr="00E91F32">
        <w:rPr>
          <w:rStyle w:val="Emphasis"/>
          <w:b w:val="0"/>
          <w:bCs w:val="0"/>
        </w:rPr>
        <w:t>hidden area</w:t>
      </w:r>
      <w:r w:rsidRPr="00E91F32">
        <w:rPr>
          <w:b w:val="0"/>
          <w:bCs w:val="0"/>
        </w:rPr>
        <w:t xml:space="preserve"> dan </w:t>
      </w:r>
      <w:r w:rsidRPr="00E91F32">
        <w:rPr>
          <w:rStyle w:val="Emphasis"/>
          <w:b w:val="0"/>
          <w:bCs w:val="0"/>
        </w:rPr>
        <w:t>blind area</w:t>
      </w:r>
      <w:r w:rsidRPr="00E91F32">
        <w:rPr>
          <w:b w:val="0"/>
          <w:bCs w:val="0"/>
        </w:rPr>
        <w:t>, karena informasi penting tentang diri tidak tersampaikan atau tidak disadari secara utuh.</w:t>
      </w:r>
      <w:r w:rsidR="0072324E" w:rsidRPr="00E91F32">
        <w:rPr>
          <w:b w:val="0"/>
          <w:bCs w:val="0"/>
        </w:rPr>
        <w:t xml:space="preserve"> </w:t>
      </w:r>
      <w:r w:rsidR="004F5905" w:rsidRPr="00E91F32">
        <w:rPr>
          <w:b w:val="0"/>
          <w:bCs w:val="0"/>
        </w:rPr>
        <w:t xml:space="preserve">Tidak hanya </w:t>
      </w:r>
      <w:r w:rsidR="005B4587" w:rsidRPr="00E91F32">
        <w:rPr>
          <w:b w:val="0"/>
          <w:bCs w:val="0"/>
        </w:rPr>
        <w:t xml:space="preserve">wilayah </w:t>
      </w:r>
      <w:r w:rsidR="005B4587" w:rsidRPr="00E91F32">
        <w:rPr>
          <w:b w:val="0"/>
          <w:bCs w:val="0"/>
          <w:i/>
          <w:iCs/>
        </w:rPr>
        <w:t xml:space="preserve">hidden area </w:t>
      </w:r>
      <w:r w:rsidR="005B4587" w:rsidRPr="00E91F32">
        <w:rPr>
          <w:b w:val="0"/>
          <w:bCs w:val="0"/>
        </w:rPr>
        <w:t xml:space="preserve">dan </w:t>
      </w:r>
      <w:r w:rsidR="005B4587" w:rsidRPr="00E91F32">
        <w:rPr>
          <w:b w:val="0"/>
          <w:bCs w:val="0"/>
          <w:i/>
          <w:iCs/>
        </w:rPr>
        <w:t>blind area</w:t>
      </w:r>
      <w:r w:rsidR="0072324E" w:rsidRPr="00E91F32">
        <w:rPr>
          <w:b w:val="0"/>
          <w:bCs w:val="0"/>
          <w:i/>
          <w:iCs/>
        </w:rPr>
        <w:t xml:space="preserve">, </w:t>
      </w:r>
      <w:r w:rsidR="0072324E" w:rsidRPr="00E91F32">
        <w:rPr>
          <w:b w:val="0"/>
          <w:bCs w:val="0"/>
        </w:rPr>
        <w:t xml:space="preserve">penelitian mengenai </w:t>
      </w:r>
      <w:r w:rsidR="0072324E" w:rsidRPr="00E91F32">
        <w:rPr>
          <w:b w:val="0"/>
          <w:bCs w:val="0"/>
          <w:i/>
          <w:iCs/>
        </w:rPr>
        <w:t xml:space="preserve">self disclosure </w:t>
      </w:r>
      <w:r w:rsidR="0072324E" w:rsidRPr="00E91F32">
        <w:rPr>
          <w:b w:val="0"/>
          <w:bCs w:val="0"/>
        </w:rPr>
        <w:t xml:space="preserve">menurut Johari Window terdapat empat wilayah yaitu </w:t>
      </w:r>
      <w:r w:rsidR="0072324E" w:rsidRPr="00E91F32">
        <w:rPr>
          <w:b w:val="0"/>
          <w:bCs w:val="0"/>
          <w:i/>
          <w:iCs/>
        </w:rPr>
        <w:t xml:space="preserve">open area, hidden area, blind area, </w:t>
      </w:r>
      <w:r w:rsidR="0072324E" w:rsidRPr="00E91F32">
        <w:rPr>
          <w:b w:val="0"/>
          <w:bCs w:val="0"/>
        </w:rPr>
        <w:t xml:space="preserve">dan </w:t>
      </w:r>
      <w:r w:rsidR="0072324E" w:rsidRPr="00E91F32">
        <w:rPr>
          <w:b w:val="0"/>
          <w:bCs w:val="0"/>
          <w:i/>
          <w:iCs/>
        </w:rPr>
        <w:t xml:space="preserve">unknown area. </w:t>
      </w:r>
      <w:r w:rsidR="0072324E" w:rsidRPr="00E91F32">
        <w:rPr>
          <w:b w:val="0"/>
          <w:bCs w:val="0"/>
        </w:rPr>
        <w:t>Seluruh wilayah adalah berkesinambungan</w:t>
      </w:r>
      <w:r w:rsidR="00561858" w:rsidRPr="00E91F32">
        <w:rPr>
          <w:b w:val="0"/>
          <w:bCs w:val="0"/>
        </w:rPr>
        <w:t xml:space="preserve">, anak yang tidak dapat mengungkap identitas dirinya </w:t>
      </w:r>
      <w:r w:rsidR="003E7F6E" w:rsidRPr="00E91F32">
        <w:rPr>
          <w:b w:val="0"/>
          <w:bCs w:val="0"/>
        </w:rPr>
        <w:t>berpotensi</w:t>
      </w:r>
      <w:r w:rsidR="00561858" w:rsidRPr="00E91F32">
        <w:rPr>
          <w:b w:val="0"/>
          <w:bCs w:val="0"/>
        </w:rPr>
        <w:t xml:space="preserve"> memiliki ruang untuk memilah informasi mana yang perlu diketahui oleh publik dan tidak atau bahkan tidak ada yang mengetahui apa yang s</w:t>
      </w:r>
      <w:r w:rsidR="00396A6B" w:rsidRPr="00E91F32">
        <w:rPr>
          <w:b w:val="0"/>
          <w:bCs w:val="0"/>
        </w:rPr>
        <w:t>edang dialami atau rasakan. Hal ini menjadi</w:t>
      </w:r>
      <w:r w:rsidR="003E7F6E" w:rsidRPr="00E91F32">
        <w:rPr>
          <w:b w:val="0"/>
          <w:bCs w:val="0"/>
        </w:rPr>
        <w:t xml:space="preserve"> faktor pembentukan identitas diri yang kompleks. </w:t>
      </w:r>
    </w:p>
    <w:p w14:paraId="3D5B74AA" w14:textId="482746D9" w:rsidR="00D865BC" w:rsidRPr="00E91F32" w:rsidRDefault="004027BD" w:rsidP="00A1107F">
      <w:pPr>
        <w:pStyle w:val="Heading1"/>
        <w:spacing w:line="360" w:lineRule="auto"/>
        <w:ind w:left="142" w:firstLine="567"/>
        <w:jc w:val="both"/>
        <w:rPr>
          <w:b w:val="0"/>
          <w:bCs w:val="0"/>
        </w:rPr>
      </w:pPr>
      <w:r w:rsidRPr="00E91F32">
        <w:rPr>
          <w:b w:val="0"/>
          <w:bCs w:val="0"/>
        </w:rPr>
        <w:t xml:space="preserve">Pembentukan identitas diri, menurut Marcia dalam Priskila et al. (2020), dipengaruhi oleh proses eksplorasi dan komitmen. Dalam keluarga multireligi, proses eksplorasi identitas anak sering kali terhambat oleh pola komunikasi yang menghindari diskusi nilai-nilai spiritual, sehingga anak tidak mencapai komitmen identitas secara penuh. Apalagi di tengah masyarakat yang masih menyisakan tantangan terhadap keberagaman keyakinan, anak-anak dari keluarga </w:t>
      </w:r>
      <w:r w:rsidRPr="00E91F32">
        <w:rPr>
          <w:b w:val="0"/>
          <w:bCs w:val="0"/>
        </w:rPr>
        <w:lastRenderedPageBreak/>
        <w:t>multireligi kerap mengalami tekanan sosial yang membuat mereka memilih untuk menutup diri.</w:t>
      </w:r>
    </w:p>
    <w:p w14:paraId="1218DB34" w14:textId="77777777" w:rsidR="004027BD" w:rsidRPr="00E91F32" w:rsidRDefault="004027BD" w:rsidP="00A1107F">
      <w:pPr>
        <w:pStyle w:val="Heading1"/>
        <w:spacing w:line="360" w:lineRule="auto"/>
        <w:ind w:left="142" w:firstLine="567"/>
        <w:jc w:val="both"/>
        <w:rPr>
          <w:b w:val="0"/>
          <w:bCs w:val="0"/>
        </w:rPr>
      </w:pPr>
      <w:r w:rsidRPr="00E91F32">
        <w:rPr>
          <w:b w:val="0"/>
          <w:bCs w:val="0"/>
        </w:rPr>
        <w:t>Dalam konteks generasi Z, yang hidup di tengah keterbukaan informasi namun juga tekanan sosial yang tinggi, kemampuan melakukan self disclosure menjadi penting. Self disclosure atau pengungkapan diri merupakan proses menyampaikan informasi pribadi kepada orang lain secara sadar dan disengaja, termasuk nilai dan keyakinan yang dianut (Devito dalam Apriyanti et al., 2024). Ketika anak tidak mampu melakukan self disclosure dengan aman dalam lingkungan keluarga, maka proses pembentukan identitas dirinya menjadi tidak optimal.</w:t>
      </w:r>
    </w:p>
    <w:bookmarkEnd w:id="1"/>
    <w:p w14:paraId="3DB54C57" w14:textId="333FEF18" w:rsidR="00C541E7" w:rsidRPr="00E91F32" w:rsidRDefault="004027BD" w:rsidP="00A1107F">
      <w:pPr>
        <w:pStyle w:val="Heading1"/>
        <w:spacing w:line="360" w:lineRule="auto"/>
        <w:ind w:left="0" w:firstLine="709"/>
        <w:jc w:val="both"/>
        <w:rPr>
          <w:b w:val="0"/>
          <w:bCs w:val="0"/>
        </w:rPr>
      </w:pPr>
      <w:r w:rsidRPr="00E91F32">
        <w:rPr>
          <w:b w:val="0"/>
          <w:bCs w:val="0"/>
        </w:rPr>
        <w:t>Berdasarkan latar belakang tersebut, penelitian ini dilakukan</w:t>
      </w:r>
      <w:r w:rsidR="00494446" w:rsidRPr="00E91F32">
        <w:rPr>
          <w:b w:val="0"/>
          <w:bCs w:val="0"/>
        </w:rPr>
        <w:t xml:space="preserve"> berfokus</w:t>
      </w:r>
      <w:r w:rsidRPr="00E91F32">
        <w:rPr>
          <w:b w:val="0"/>
          <w:bCs w:val="0"/>
        </w:rPr>
        <w:t xml:space="preserve"> untuk memahami bagaimana proses komunikasi interpersonal dalam keluarga multireligi memengaruhi kemampuan anak dalam mengungkapkan diri, serta bagaimana proses tersebut berdampak pada pembentukan identitas diri.</w:t>
      </w:r>
      <w:r w:rsidR="00494446" w:rsidRPr="00E91F32">
        <w:rPr>
          <w:b w:val="0"/>
          <w:bCs w:val="0"/>
        </w:rPr>
        <w:t xml:space="preserve"> Peneliti mendalami bagaimana anak dapat membentuk identitas dirinya dengan latar belakang dan kehidupan yang kompleks. </w:t>
      </w:r>
      <w:r w:rsidR="00696821" w:rsidRPr="00E91F32">
        <w:rPr>
          <w:b w:val="0"/>
          <w:bCs w:val="0"/>
        </w:rPr>
        <w:t xml:space="preserve">Banyak </w:t>
      </w:r>
      <w:r w:rsidR="00494446" w:rsidRPr="00E91F32">
        <w:rPr>
          <w:b w:val="0"/>
          <w:bCs w:val="0"/>
        </w:rPr>
        <w:t xml:space="preserve">penelitian sebelumnya </w:t>
      </w:r>
      <w:r w:rsidR="001C4487" w:rsidRPr="00E91F32">
        <w:rPr>
          <w:b w:val="0"/>
          <w:bCs w:val="0"/>
        </w:rPr>
        <w:t>mengkaji bagaiman</w:t>
      </w:r>
      <w:r w:rsidR="006E6013" w:rsidRPr="00E91F32">
        <w:rPr>
          <w:b w:val="0"/>
          <w:bCs w:val="0"/>
        </w:rPr>
        <w:t>a</w:t>
      </w:r>
      <w:r w:rsidR="001C4487" w:rsidRPr="00E91F32">
        <w:rPr>
          <w:b w:val="0"/>
          <w:bCs w:val="0"/>
        </w:rPr>
        <w:t xml:space="preserve"> proses komunikasi antar anggota keluarga yang berbeda keyakinan</w:t>
      </w:r>
      <w:r w:rsidR="00696821" w:rsidRPr="00E91F32">
        <w:rPr>
          <w:b w:val="0"/>
          <w:bCs w:val="0"/>
        </w:rPr>
        <w:t>,</w:t>
      </w:r>
      <w:r w:rsidR="001C4487" w:rsidRPr="00E91F32">
        <w:rPr>
          <w:b w:val="0"/>
          <w:bCs w:val="0"/>
        </w:rPr>
        <w:t xml:space="preserve"> oleh karena itu</w:t>
      </w:r>
      <w:r w:rsidR="00696821" w:rsidRPr="00E91F32">
        <w:rPr>
          <w:b w:val="0"/>
          <w:bCs w:val="0"/>
        </w:rPr>
        <w:t xml:space="preserve"> penelitian ini bersifat lebih mendalam karena mengupas subjektivitas dari sifat fenomenologi itu sendiri.</w:t>
      </w:r>
      <w:r w:rsidR="001C4487" w:rsidRPr="00E91F32">
        <w:rPr>
          <w:b w:val="0"/>
          <w:bCs w:val="0"/>
        </w:rPr>
        <w:t xml:space="preserve"> </w:t>
      </w:r>
      <w:r w:rsidR="006E6013" w:rsidRPr="00E91F32">
        <w:rPr>
          <w:b w:val="0"/>
          <w:bCs w:val="0"/>
        </w:rPr>
        <w:t xml:space="preserve">Pengalaman narasumber menjadi landasan utama untuk mengeksplorasi bagaimana respon dan identitas diri diimplementasikan dalam kehidupan sehari-hari. </w:t>
      </w:r>
    </w:p>
    <w:p w14:paraId="2CC3A763" w14:textId="77777777" w:rsidR="004027BD" w:rsidRPr="00E91F32" w:rsidRDefault="004027BD" w:rsidP="00A1107F">
      <w:pPr>
        <w:pStyle w:val="Heading1"/>
        <w:spacing w:line="360" w:lineRule="auto"/>
        <w:ind w:left="0"/>
        <w:jc w:val="both"/>
        <w:rPr>
          <w:b w:val="0"/>
        </w:rPr>
      </w:pPr>
    </w:p>
    <w:p w14:paraId="7887C8CD" w14:textId="77777777" w:rsidR="00514808" w:rsidRPr="00E91F32" w:rsidRDefault="00C541E7" w:rsidP="00A1107F">
      <w:pPr>
        <w:pStyle w:val="Heading1"/>
        <w:spacing w:line="360" w:lineRule="auto"/>
        <w:jc w:val="both"/>
      </w:pPr>
      <w:r w:rsidRPr="00E91F32">
        <w:rPr>
          <w:lang w:val="id-ID"/>
        </w:rPr>
        <w:t>ME</w:t>
      </w:r>
      <w:r w:rsidR="00554CA8" w:rsidRPr="00E91F32">
        <w:t>TODE</w:t>
      </w:r>
    </w:p>
    <w:p w14:paraId="54F90736" w14:textId="77777777" w:rsidR="004027BD" w:rsidRPr="00E91F32" w:rsidRDefault="004027BD" w:rsidP="00A1107F">
      <w:pPr>
        <w:pStyle w:val="Heading1"/>
        <w:spacing w:line="360" w:lineRule="auto"/>
        <w:ind w:firstLine="620"/>
        <w:jc w:val="both"/>
        <w:rPr>
          <w:b w:val="0"/>
          <w:bCs w:val="0"/>
        </w:rPr>
      </w:pPr>
      <w:bookmarkStart w:id="2" w:name="_Hlk197984959"/>
      <w:r w:rsidRPr="00E91F32">
        <w:rPr>
          <w:b w:val="0"/>
          <w:bCs w:val="0"/>
        </w:rPr>
        <w:t xml:space="preserve">Penelitian ini menggunakan pendekatan </w:t>
      </w:r>
      <w:r w:rsidRPr="00E91F32">
        <w:rPr>
          <w:rStyle w:val="Strong"/>
        </w:rPr>
        <w:t>kualitatif</w:t>
      </w:r>
      <w:r w:rsidRPr="00E91F32">
        <w:rPr>
          <w:b w:val="0"/>
          <w:bCs w:val="0"/>
        </w:rPr>
        <w:t xml:space="preserve"> dengan metode </w:t>
      </w:r>
      <w:r w:rsidRPr="00E91F32">
        <w:rPr>
          <w:rStyle w:val="Strong"/>
        </w:rPr>
        <w:t>fenomenologi</w:t>
      </w:r>
      <w:r w:rsidRPr="00E91F32">
        <w:rPr>
          <w:b w:val="0"/>
          <w:bCs w:val="0"/>
        </w:rPr>
        <w:t>. Pendekatan ini digunakan untuk memahami makna pengalaman subjektif individu yang tumbuh dalam keluarga multireligi, khususnya terkait proses self disclosure dan pembentukan identitas diri. Fenomenologi dipilih untuk menggali makna terdalam dari pengalaman para informan tanpa intervensi peneliti.</w:t>
      </w:r>
    </w:p>
    <w:p w14:paraId="2EFFAF1E" w14:textId="77777777" w:rsidR="004027BD" w:rsidRPr="00E91F32" w:rsidRDefault="004027BD" w:rsidP="00A1107F">
      <w:pPr>
        <w:pStyle w:val="Heading1"/>
        <w:spacing w:line="360" w:lineRule="auto"/>
        <w:ind w:firstLine="620"/>
        <w:jc w:val="both"/>
        <w:rPr>
          <w:b w:val="0"/>
          <w:bCs w:val="0"/>
        </w:rPr>
      </w:pPr>
      <w:r w:rsidRPr="00E91F32">
        <w:rPr>
          <w:b w:val="0"/>
          <w:bCs w:val="0"/>
        </w:rPr>
        <w:t xml:space="preserve">Subjek penelitian adalah anak-anak dari generasi Z yang berasal dari keluarga multireligi. Pemilihan informan dilakukan secara </w:t>
      </w:r>
      <w:r w:rsidRPr="00E91F32">
        <w:rPr>
          <w:rStyle w:val="Strong"/>
        </w:rPr>
        <w:t>purposive sampling</w:t>
      </w:r>
      <w:r w:rsidRPr="00E91F32">
        <w:rPr>
          <w:b w:val="0"/>
          <w:bCs w:val="0"/>
        </w:rPr>
        <w:t xml:space="preserve"> dengan kriteria tertentu, seperti usia remaja atau dewasa awal, memiliki orang tua dengan latar agama berbeda, dan bersedia mengungkapkan pengalaman pribadi.</w:t>
      </w:r>
    </w:p>
    <w:p w14:paraId="5C61A765" w14:textId="6E259570" w:rsidR="004027BD" w:rsidRPr="00E91F32" w:rsidRDefault="004027BD" w:rsidP="00A1107F">
      <w:pPr>
        <w:pStyle w:val="Heading1"/>
        <w:spacing w:line="360" w:lineRule="auto"/>
        <w:ind w:firstLine="620"/>
        <w:jc w:val="both"/>
        <w:rPr>
          <w:b w:val="0"/>
          <w:bCs w:val="0"/>
        </w:rPr>
      </w:pPr>
      <w:r w:rsidRPr="00E91F32">
        <w:rPr>
          <w:b w:val="0"/>
          <w:bCs w:val="0"/>
        </w:rPr>
        <w:t xml:space="preserve">Teknik pengumpulan data utama adalah </w:t>
      </w:r>
      <w:r w:rsidRPr="00E91F32">
        <w:rPr>
          <w:rStyle w:val="Strong"/>
        </w:rPr>
        <w:t xml:space="preserve">wawancara mendalam </w:t>
      </w:r>
      <w:r w:rsidRPr="00E91F32">
        <w:rPr>
          <w:rStyle w:val="Strong"/>
          <w:i/>
          <w:iCs/>
        </w:rPr>
        <w:t>(in-depth interview</w:t>
      </w:r>
      <w:r w:rsidR="00D37E29" w:rsidRPr="00E91F32">
        <w:rPr>
          <w:rStyle w:val="Strong"/>
          <w:i/>
          <w:iCs/>
        </w:rPr>
        <w:t>)</w:t>
      </w:r>
      <w:r w:rsidRPr="00E91F32">
        <w:rPr>
          <w:b w:val="0"/>
          <w:bCs w:val="0"/>
        </w:rPr>
        <w:t xml:space="preserve">, baik secara langsung maupun daring. Peneliti juga menggunakan </w:t>
      </w:r>
      <w:r w:rsidRPr="00E91F32">
        <w:rPr>
          <w:rStyle w:val="Strong"/>
        </w:rPr>
        <w:t>observasi non-partisipan</w:t>
      </w:r>
      <w:r w:rsidRPr="00E91F32">
        <w:rPr>
          <w:b w:val="0"/>
          <w:bCs w:val="0"/>
        </w:rPr>
        <w:t xml:space="preserve"> dan </w:t>
      </w:r>
      <w:r w:rsidRPr="00E91F32">
        <w:rPr>
          <w:rStyle w:val="Strong"/>
        </w:rPr>
        <w:t>dokumentasi</w:t>
      </w:r>
      <w:r w:rsidRPr="00E91F32">
        <w:rPr>
          <w:b w:val="0"/>
          <w:bCs w:val="0"/>
        </w:rPr>
        <w:t xml:space="preserve"> sebagai teknik tambahan untuk memperkuat data.</w:t>
      </w:r>
    </w:p>
    <w:p w14:paraId="6BFDED68" w14:textId="3840A4D7" w:rsidR="00D37E29" w:rsidRPr="00E91F32" w:rsidRDefault="00514808" w:rsidP="00A1107F">
      <w:pPr>
        <w:pStyle w:val="Heading1"/>
        <w:spacing w:line="360" w:lineRule="auto"/>
        <w:ind w:firstLine="620"/>
        <w:jc w:val="both"/>
        <w:rPr>
          <w:b w:val="0"/>
          <w:bCs w:val="0"/>
          <w:color w:val="000000"/>
        </w:rPr>
      </w:pPr>
      <w:r w:rsidRPr="00E91F32">
        <w:rPr>
          <w:b w:val="0"/>
          <w:bCs w:val="0"/>
          <w:color w:val="000000"/>
        </w:rPr>
        <w:lastRenderedPageBreak/>
        <w:t xml:space="preserve">Serta studi literatur dari berbagai referensi ilmiah seperti buku, jurnal, dan artikel yang relevan. Data yang dikumpulkan terdiri dari data primer yang diperoleh langsung melalui keterlibatan peneliti dalam kegiatan humas dan wawancara, serta data sekunder yang diperoleh dari dokumentasi, internet, dan literatur lainnya. Instrumen penelitian yang digunakan meliputi daftar pertanyaan wawancara dan perangkat handphone untuk dokumentasi dan perekaman data. Penelitian ini juga akan menganalisis data melalui beberapa tahapan yaitu: reduksi data, penyajian data, dan penarikan kesimpulan. Melalui pendekatan ini, penelitian ini diharapkan bisa memberi gambaran nyata tentang bagaimana </w:t>
      </w:r>
      <w:r w:rsidR="004027BD" w:rsidRPr="00E91F32">
        <w:rPr>
          <w:b w:val="0"/>
          <w:bCs w:val="0"/>
          <w:i/>
          <w:iCs/>
          <w:color w:val="000000"/>
        </w:rPr>
        <w:t xml:space="preserve">self disclosure </w:t>
      </w:r>
      <w:r w:rsidR="004027BD" w:rsidRPr="00E91F32">
        <w:rPr>
          <w:b w:val="0"/>
          <w:bCs w:val="0"/>
          <w:color w:val="000000"/>
        </w:rPr>
        <w:t xml:space="preserve">anak (generassi Z) dengan keluarga multireligi dalam pembentukan diri. </w:t>
      </w:r>
      <w:bookmarkEnd w:id="2"/>
    </w:p>
    <w:p w14:paraId="2300ACD7" w14:textId="77777777" w:rsidR="00687136" w:rsidRPr="00E91F32" w:rsidRDefault="00687136" w:rsidP="00A1107F">
      <w:pPr>
        <w:pStyle w:val="Heading1"/>
        <w:spacing w:line="360" w:lineRule="auto"/>
        <w:ind w:firstLine="620"/>
        <w:jc w:val="both"/>
        <w:rPr>
          <w:b w:val="0"/>
          <w:bCs w:val="0"/>
          <w:color w:val="000000"/>
        </w:rPr>
      </w:pPr>
    </w:p>
    <w:p w14:paraId="27819DBC" w14:textId="788CAA89" w:rsidR="008C0097" w:rsidRPr="00E91F32" w:rsidRDefault="009B6E9E" w:rsidP="00A1107F">
      <w:pPr>
        <w:pStyle w:val="Heading1"/>
        <w:spacing w:line="360" w:lineRule="auto"/>
        <w:jc w:val="both"/>
        <w:rPr>
          <w:b w:val="0"/>
          <w:bCs w:val="0"/>
          <w:lang w:val="id-ID"/>
        </w:rPr>
      </w:pPr>
      <w:bookmarkStart w:id="3" w:name="_Hlk197901172"/>
      <w:r w:rsidRPr="00E91F32">
        <w:rPr>
          <w:lang w:val="id-ID"/>
        </w:rPr>
        <w:t>HASIL DAN PEMBAHASAN</w:t>
      </w:r>
      <w:bookmarkStart w:id="4" w:name="_Hlk197984602"/>
      <w:bookmarkEnd w:id="3"/>
      <w:r w:rsidR="0052464A" w:rsidRPr="00E91F32">
        <w:rPr>
          <w:b w:val="0"/>
          <w:bCs w:val="0"/>
          <w:lang w:val="id-ID"/>
        </w:rPr>
        <w:tab/>
      </w:r>
    </w:p>
    <w:p w14:paraId="47773B96" w14:textId="70BEE80D" w:rsidR="003E6236" w:rsidRPr="00E91F32" w:rsidRDefault="008F445F" w:rsidP="00A1107F">
      <w:pPr>
        <w:pStyle w:val="Heading1"/>
        <w:spacing w:line="360" w:lineRule="auto"/>
        <w:ind w:firstLine="620"/>
        <w:jc w:val="both"/>
        <w:rPr>
          <w:b w:val="0"/>
          <w:bCs w:val="0"/>
        </w:rPr>
      </w:pPr>
      <w:r w:rsidRPr="00E91F32">
        <w:rPr>
          <w:b w:val="0"/>
          <w:bCs w:val="0"/>
          <w:lang w:val="id-ID"/>
        </w:rPr>
        <w:t xml:space="preserve">Berdasarkan penelitian yang telah dilakukan, penelitian mendapatkan konstruksi identitas diri menjadi dua aspek yaitu eksplorasi </w:t>
      </w:r>
      <w:r w:rsidR="00524DE4" w:rsidRPr="00E91F32">
        <w:rPr>
          <w:b w:val="0"/>
          <w:bCs w:val="0"/>
          <w:i/>
          <w:iCs/>
          <w:lang w:val="id-ID"/>
        </w:rPr>
        <w:t xml:space="preserve">(exploration) </w:t>
      </w:r>
      <w:r w:rsidR="00524DE4" w:rsidRPr="00E91F32">
        <w:rPr>
          <w:b w:val="0"/>
          <w:bCs w:val="0"/>
          <w:lang w:val="id-ID"/>
        </w:rPr>
        <w:t xml:space="preserve">dan komitmen </w:t>
      </w:r>
      <w:r w:rsidR="00524DE4" w:rsidRPr="00E91F32">
        <w:rPr>
          <w:b w:val="0"/>
          <w:bCs w:val="0"/>
          <w:i/>
          <w:iCs/>
          <w:lang w:val="id-ID"/>
        </w:rPr>
        <w:t>(commitment)</w:t>
      </w:r>
      <w:r w:rsidR="00755914" w:rsidRPr="00E91F32">
        <w:rPr>
          <w:b w:val="0"/>
          <w:bCs w:val="0"/>
          <w:i/>
          <w:iCs/>
          <w:lang w:val="id-ID"/>
        </w:rPr>
        <w:t xml:space="preserve"> </w:t>
      </w:r>
      <w:r w:rsidR="00755914" w:rsidRPr="00E91F32">
        <w:rPr>
          <w:b w:val="0"/>
          <w:bCs w:val="0"/>
        </w:rPr>
        <w:t>(</w:t>
      </w:r>
      <w:r w:rsidR="00AA739C" w:rsidRPr="00E91F32">
        <w:rPr>
          <w:b w:val="0"/>
          <w:bCs w:val="0"/>
        </w:rPr>
        <w:fldChar w:fldCharType="begin" w:fldLock="1"/>
      </w:r>
      <w:r w:rsidR="00AA739C" w:rsidRPr="00E91F32">
        <w:rPr>
          <w:b w:val="0"/>
          <w:bCs w:val="0"/>
        </w:rPr>
        <w:instrText>ADDIN CSL_CITATION {"citationItems":[{"id":"ITEM-1","itemData":{"DOI":"10.24843/jpu.2020.v07.i01.p10","ISSN":"2354-5607","abstract":"Perkawinan antar individu yang berbeda agama masih dan akan terus terjadi sebagai akibat interaksi sosial antar warga negara Indonesia. Tujuan sebuah perkawinan salah satunya adalah untuk melanjutkan keturunan. Anak yang lahir dari pasangan yang berbeda agama akan menghadapi berbagai permasalahan salah satunya adalah penentuan identitas agama. Penelitian ini menggambarkan proses pencarian identitas agama pada remaja dengan orangtua beda agama untuk membantu memahami proses tersebut terlebih dalam lingkup masyarakat Bali. Metode penelitian yang digunakan adalah penelitian kualitatif dengan pendekatan fenomenologi. Pengambilan data dilakukan melalui in depth interview dan observasi pada lima  responden penelitian. Data kemudian dianalisis dengan theoretical coding. Hasil penelitian menunjukkan terdapat beberapa keadaan yang dialami oleh remaja dengan orangtua beda agama yang tidak dihadapi oleh remaja dengan orangtua yang memiliki agama yang sama. Keadaan tersebut dibagi menjadi dua bagian yaitu keadaan positif yaitu perasaan bangga akan perbedaan agama dalam keluarga remaja, yang kemudian membuat remaja merasa keluarganya merupakan keluarga yang istimewa, dan keadaan negatif yaitu remaja mengalami konflik terkait dengan prioritas menjalankan kegiatan agama yang membuat keluarga remaja menjadi tidak harmonis. Hasil berikutnya adalah faktor yang memengaruhi pemilihan agama yang dilakukan oleh remaja dibagi menjadi dua yaitu faktor internal yaitu keyakinan terhadap agama dan faktor eksternal yaitu ada tidaknya pembimbing dan role model. Remaja dalam penelitian ini juga sudah melakukan eksplorasi dan komitmen namun belum maksimal.","author":[{"dropping-particle":"","family":"Priskila","given":"Donna","non-dropping-particle":"","parse-names":false,"suffix":""},{"dropping-particle":"","family":"Widiasavitri","given":"Putu Nugrahaeni","non-dropping-particle":"","parse-names":false,"suffix":""},{"dropping-particle":"","family":"Widiasavitri","given":"Putu Nugrahaeni","non-dropping-particle":"","parse-names":false,"suffix":""}],"container-title":"Jurnal Psikologi Udayana","id":"ITEM-1","issue":"1","issued":{"date-parts":[["2020"]]},"page":"91","title":"Gambaran pencarian identitas agama remaja dengan orang tua beda agama di Bali","type":"article-journal","volume":"7"},"uris":["http://www.mendeley.com/documents/?uuid=141909ce-b0bc-4e64-922e-014d8a7d2c5a"]}],"mendeley":{"formattedCitation":"(Priskila et al., 2020)","manualFormatting":"Priskila et al., 2020)","plainTextFormattedCitation":"(Priskila et al., 2020)","previouslyFormattedCitation":"(Priskila et al., 2020)"},"properties":{"noteIndex":0},"schema":"https://github.com/citation-style-language/schema/raw/master/csl-citation.json"}</w:instrText>
      </w:r>
      <w:r w:rsidR="00AA739C" w:rsidRPr="00E91F32">
        <w:rPr>
          <w:b w:val="0"/>
          <w:bCs w:val="0"/>
        </w:rPr>
        <w:fldChar w:fldCharType="separate"/>
      </w:r>
      <w:r w:rsidR="00AA739C" w:rsidRPr="00E91F32">
        <w:rPr>
          <w:b w:val="0"/>
          <w:bCs w:val="0"/>
          <w:noProof/>
        </w:rPr>
        <w:t>Priskila et al., 2020)</w:t>
      </w:r>
      <w:r w:rsidR="00AA739C" w:rsidRPr="00E91F32">
        <w:rPr>
          <w:b w:val="0"/>
          <w:bCs w:val="0"/>
        </w:rPr>
        <w:fldChar w:fldCharType="end"/>
      </w:r>
      <w:r w:rsidR="00524DE4" w:rsidRPr="00E91F32">
        <w:rPr>
          <w:b w:val="0"/>
          <w:bCs w:val="0"/>
          <w:i/>
          <w:iCs/>
        </w:rPr>
        <w:t xml:space="preserve">. </w:t>
      </w:r>
      <w:r w:rsidR="00524DE4" w:rsidRPr="00E91F32">
        <w:rPr>
          <w:b w:val="0"/>
          <w:bCs w:val="0"/>
        </w:rPr>
        <w:t xml:space="preserve">Anak dengan keluarga multireligi mengalami proses eksplorasi yang panjang dan kompleks. Pengalaman yang dialami tersebut kemudian membentuk anak menjadi pribadi yang tertutup dan tidak percaya diri untuk mengungkap identitas dirinya baik di lingkungan keluarga maupun lingkungan sosial. Selain itu pola komunikasi dan pola asuh dalam keluarga multireligi yang tidak efektif membentuk anak menjadi kebingungan mengenai indentitas dirinya atau berada pada posisi </w:t>
      </w:r>
      <w:r w:rsidR="00524DE4" w:rsidRPr="00E91F32">
        <w:rPr>
          <w:b w:val="0"/>
          <w:bCs w:val="0"/>
          <w:i/>
          <w:iCs/>
        </w:rPr>
        <w:t xml:space="preserve">identity morotarium </w:t>
      </w:r>
      <w:r w:rsidR="00524DE4" w:rsidRPr="00E91F32">
        <w:rPr>
          <w:b w:val="0"/>
          <w:bCs w:val="0"/>
        </w:rPr>
        <w:t>atau penundaan mengambil keputusan identitas</w:t>
      </w:r>
      <w:r w:rsidR="00755914" w:rsidRPr="00E91F32">
        <w:rPr>
          <w:b w:val="0"/>
          <w:bCs w:val="0"/>
        </w:rPr>
        <w:t xml:space="preserve">. </w:t>
      </w:r>
    </w:p>
    <w:p w14:paraId="445A01DA" w14:textId="5AB71531" w:rsidR="00755914" w:rsidRPr="00E91F32" w:rsidRDefault="00755914" w:rsidP="00A1107F">
      <w:pPr>
        <w:pStyle w:val="Heading1"/>
        <w:spacing w:line="360" w:lineRule="auto"/>
        <w:ind w:firstLine="620"/>
        <w:jc w:val="both"/>
        <w:rPr>
          <w:b w:val="0"/>
          <w:bCs w:val="0"/>
        </w:rPr>
      </w:pPr>
      <w:r w:rsidRPr="00E91F32">
        <w:rPr>
          <w:b w:val="0"/>
          <w:bCs w:val="0"/>
        </w:rPr>
        <w:t xml:space="preserve">Chris Barker dalam jurnal </w:t>
      </w:r>
      <w:r w:rsidR="00AA739C" w:rsidRPr="00E91F32">
        <w:rPr>
          <w:b w:val="0"/>
          <w:bCs w:val="0"/>
        </w:rPr>
        <w:fldChar w:fldCharType="begin" w:fldLock="1"/>
      </w:r>
      <w:r w:rsidR="00AA739C" w:rsidRPr="00E91F32">
        <w:rPr>
          <w:b w:val="0"/>
          <w:bCs w:val="0"/>
        </w:rPr>
        <w:instrText>ADDIN CSL_CITATION {"citationItems":[{"id":"ITEM-1","itemData":{"ISSN":"2089-5364","abstract":"This research is entitled \"Make Up and Identity: Construction of Self-Identity of Korean Make-up Users (Phenomenological Study of Late Adolescents in West Cikarang)\". The formulation of the problem is how the self-identity of Korean make-up users is constructed and what is the meaning of the use of make-up for late adolescents in West Cikarang. This study uses a qualitative approach to the type of phenomenological research. Collecting data in this study is non-participant observation, semi-structured interviews, documentation and literature studies. Based on the research results, it can be seen that the construction of self-identity of Korean make-up users is built from the appearance of the make-up they use, where the appearance of Korean make-up contains the meaning that the users are trying to convey to others. In addition, the social environment, reference groups and idol figures or role models also influence the process of constructing adolescents' self-identities. The meaning of using make-up for late adolescents inWest Cikarang is to make them confident, to look beautiful and fresh, to cover up facial features they don't like, a means of self-expression, as a hobby or entertainment, and to enhance appearance.","author":[{"dropping-particle":"","family":"Sabila","given":"Zahra","non-dropping-particle":"","parse-names":false,"suffix":""},{"dropping-particle":"","family":"Abidin","given":"Zainal","non-dropping-particle":"","parse-names":false,"suffix":""},{"dropping-particle":"","family":"Ana","given":"Fitriana Poerana","non-dropping-particle":"","parse-names":false,"suffix":""}],"container-title":"Jurnal Ilmiah Wahana Pendidikan","id":"ITEM-1","issue":"9","issued":{"date-parts":[["2023"]]},"page":"431-437","title":"Make Up Dan Identitas: Konstruksi Identitas Diri Pengguna Make Up Korea (Studi Fenomenologi Remaja Akhir di Cikarang Barat)","type":"article-journal","volume":"9"},"uris":["http://www.mendeley.com/documents/?uuid=cfe12923-5d6e-48f7-9606-7ec60a8be5fd"]}],"mendeley":{"formattedCitation":"(Sabila et al., 2023)","manualFormatting":"Sabila et al., (2023)","plainTextFormattedCitation":"(Sabila et al., 2023)","previouslyFormattedCitation":"(Sabila et al., 2023)"},"properties":{"noteIndex":0},"schema":"https://github.com/citation-style-language/schema/raw/master/csl-citation.json"}</w:instrText>
      </w:r>
      <w:r w:rsidR="00AA739C" w:rsidRPr="00E91F32">
        <w:rPr>
          <w:b w:val="0"/>
          <w:bCs w:val="0"/>
        </w:rPr>
        <w:fldChar w:fldCharType="separate"/>
      </w:r>
      <w:r w:rsidR="00AA739C" w:rsidRPr="00E91F32">
        <w:rPr>
          <w:b w:val="0"/>
          <w:bCs w:val="0"/>
          <w:noProof/>
        </w:rPr>
        <w:t>Sabila et al., (2023)</w:t>
      </w:r>
      <w:r w:rsidR="00AA739C" w:rsidRPr="00E91F32">
        <w:rPr>
          <w:b w:val="0"/>
          <w:bCs w:val="0"/>
        </w:rPr>
        <w:fldChar w:fldCharType="end"/>
      </w:r>
      <w:r w:rsidRPr="00E91F32">
        <w:rPr>
          <w:b w:val="0"/>
          <w:bCs w:val="0"/>
        </w:rPr>
        <w:t xml:space="preserve"> menjelaskan bahwa konstruksi identitas diri adalah bagaimana individu memperlihatkan siapa dan bagaimana dirinya yang sebenarnya kepada publik, apa yang membuat individu tersebut sama dan perbedaannya dengan orang lain. Dalam mengkonstruksi identitas diri, seorang individu memerlukan penilaian dari orang lain yaitu dari lingkungan sosialnya seperti keluarga, masyarakat, pertemanan. </w:t>
      </w:r>
    </w:p>
    <w:p w14:paraId="0A70D625" w14:textId="4FAAE818" w:rsidR="00452F6D" w:rsidRPr="00E91F32" w:rsidRDefault="00452F6D" w:rsidP="00A1107F">
      <w:pPr>
        <w:pStyle w:val="Heading1"/>
        <w:spacing w:line="360" w:lineRule="auto"/>
        <w:ind w:firstLine="620"/>
        <w:jc w:val="both"/>
        <w:rPr>
          <w:b w:val="0"/>
          <w:bCs w:val="0"/>
        </w:rPr>
      </w:pPr>
      <w:r w:rsidRPr="00E91F32">
        <w:rPr>
          <w:b w:val="0"/>
          <w:bCs w:val="0"/>
        </w:rPr>
        <w:t xml:space="preserve">Pengungkapan identitas diri individu terbagi menjadi 2 jenis yaitu ranah privasi dan publik. Keduanya kemudia dibagi menjadi 4 jendela yaitu </w:t>
      </w:r>
      <w:r w:rsidRPr="00E91F32">
        <w:rPr>
          <w:b w:val="0"/>
          <w:bCs w:val="0"/>
          <w:i/>
          <w:iCs/>
        </w:rPr>
        <w:t xml:space="preserve">open area, hidden area, blind area, </w:t>
      </w:r>
      <w:r w:rsidRPr="00E91F32">
        <w:rPr>
          <w:b w:val="0"/>
          <w:bCs w:val="0"/>
        </w:rPr>
        <w:t xml:space="preserve">dan </w:t>
      </w:r>
      <w:r w:rsidRPr="00E91F32">
        <w:rPr>
          <w:b w:val="0"/>
          <w:bCs w:val="0"/>
          <w:i/>
          <w:iCs/>
        </w:rPr>
        <w:t xml:space="preserve">unknown area. </w:t>
      </w:r>
      <w:r w:rsidR="00AA739C" w:rsidRPr="00E91F32">
        <w:rPr>
          <w:b w:val="0"/>
          <w:bCs w:val="0"/>
        </w:rPr>
        <w:t xml:space="preserve">Devito dalam jurnal </w:t>
      </w:r>
      <w:r w:rsidR="00AA739C" w:rsidRPr="00E91F32">
        <w:rPr>
          <w:b w:val="0"/>
          <w:bCs w:val="0"/>
        </w:rPr>
        <w:fldChar w:fldCharType="begin" w:fldLock="1"/>
      </w:r>
      <w:r w:rsidR="00AA739C" w:rsidRPr="00E91F32">
        <w:rPr>
          <w:b w:val="0"/>
          <w:bCs w:val="0"/>
        </w:rPr>
        <w:instrText>ADDIN CSL_CITATION {"citationItems":[{"id":"ITEM-1","itemData":{"DOI":"10.37676/professional.v11i1.6386","ISSN":"2407-2087","abstract":"Instagram with its features has encouraged Generation Z to self-disclose. Self-disclosure on Instagram has a unique form of communication. Individuals can choose to reveal aspects of their personal lives with varying degrees of openness. The purpose of this research is to find out how Generation Z discloses information about themselves (self-disclosure) which is often hidden as a form of communication through Instagram social media. The type of research used by researchers is qualitative research with an analytical approach in accordance with DeVito's Theory. The sampling method uses purposive sampling method. The result of the study is that self-disclosure by informants tends to be often done to people who are known according to the amount aspect in DeVito's Theory. The five informants have fulfilled the valence aspect of self-disclosure by conveying positive or negative expressions on Instagram through photo and video content. The five informants' self-disclosure has fulfilled the accuracy/honesty aspect of DeVito's Theory where self-disclosure actions are mostly based on existing reality. The five informants have fulfilled the intention aspect of DeVito's theory, namely conveying their intentions and goals even though the application is different. Each informant has a different level of familiarity and depth of self-disclosure material, depending on who the self-disclosure is disclosed to. This is in line with the intimacy aspect of DeVito's theory. Self disclosure made by the five informants on Instagram social media has fulfilled 5 aspects of DeVito's theory, namely amount, valence, accuracy/honesty, intention and intimacy.","author":[{"dropping-particle":"","family":"Apriyanti","given":"Eka","non-dropping-particle":"","parse-names":false,"suffix":""},{"dropping-particle":"","family":"Sari","given":"Sapta","non-dropping-particle":"","parse-names":false,"suffix":""},{"dropping-particle":"","family":"Dianthi","given":"Martha Heriniazwi","non-dropping-particle":"","parse-names":false,"suffix":""}],"container-title":"Professional: Jurnal Komunikasi dan Administrasi Publik","id":"ITEM-1","issue":"1","issued":{"date-parts":[["2024"]]},"page":"417-426","title":"Self Disclosure Pada Komunikasi Generasi Z","type":"article-journal","volume":"11"},"uris":["http://www.mendeley.com/documents/?uuid=dcbf2d9f-7cfc-49ea-a37a-aadec5e65439"]}],"mendeley":{"formattedCitation":"(Apriyanti et al., 2024)","manualFormatting":"Apriyanti et al., (2024)","plainTextFormattedCitation":"(Apriyanti et al., 2024)","previouslyFormattedCitation":"(Apriyanti et al., 2024)"},"properties":{"noteIndex":0},"schema":"https://github.com/citation-style-language/schema/raw/master/csl-citation.json"}</w:instrText>
      </w:r>
      <w:r w:rsidR="00AA739C" w:rsidRPr="00E91F32">
        <w:rPr>
          <w:b w:val="0"/>
          <w:bCs w:val="0"/>
        </w:rPr>
        <w:fldChar w:fldCharType="separate"/>
      </w:r>
      <w:r w:rsidR="00AA739C" w:rsidRPr="00E91F32">
        <w:rPr>
          <w:b w:val="0"/>
          <w:bCs w:val="0"/>
          <w:noProof/>
        </w:rPr>
        <w:t>Apriyanti et al., (2024)</w:t>
      </w:r>
      <w:r w:rsidR="00AA739C" w:rsidRPr="00E91F32">
        <w:rPr>
          <w:b w:val="0"/>
          <w:bCs w:val="0"/>
        </w:rPr>
        <w:fldChar w:fldCharType="end"/>
      </w:r>
      <w:r w:rsidRPr="00E91F32">
        <w:rPr>
          <w:b w:val="0"/>
          <w:bCs w:val="0"/>
        </w:rPr>
        <w:t xml:space="preserve"> menjelaskan teori tersebut disebut Teori </w:t>
      </w:r>
      <w:r w:rsidRPr="00E91F32">
        <w:rPr>
          <w:b w:val="0"/>
          <w:bCs w:val="0"/>
          <w:i/>
          <w:iCs/>
        </w:rPr>
        <w:t xml:space="preserve">Self Disclosure (Johari Window). </w:t>
      </w:r>
      <w:r w:rsidRPr="00E91F32">
        <w:rPr>
          <w:b w:val="0"/>
          <w:bCs w:val="0"/>
        </w:rPr>
        <w:t xml:space="preserve">Area terbuka adalah bagian yang memungkinkan individu mengungkapkan apapun dalam dirinya kepada publik secara sukarela. Individu dapat menyampaikan, memperlihatkan, mengumbar informasi yang dapat diketahui dan dikenal oleh </w:t>
      </w:r>
      <w:r w:rsidRPr="00E91F32">
        <w:rPr>
          <w:b w:val="0"/>
          <w:bCs w:val="0"/>
        </w:rPr>
        <w:lastRenderedPageBreak/>
        <w:t>publik seperti nama lengkap, pekerjaan, hobi, alamat, dan informasi detail yang menyangkut informasi pribadi. Bagian ini adalah area dimana individu merasa aman untuk menyampaikan informasi tersebut secara luas.</w:t>
      </w:r>
      <w:r w:rsidRPr="00E91F32">
        <w:rPr>
          <w:b w:val="0"/>
          <w:bCs w:val="0"/>
          <w:lang w:val="nn-NO"/>
        </w:rPr>
        <w:t xml:space="preserve"> </w:t>
      </w:r>
      <w:r w:rsidRPr="00E91F32">
        <w:rPr>
          <w:b w:val="0"/>
          <w:bCs w:val="0"/>
        </w:rPr>
        <w:t xml:space="preserve">Individu tidak selalu terbuka akan semua hal dalam dirinya. Area tersembunyi adalah keputusan yang dibuat oleh individu untuk tidak menyampaikan informasi yang dimiliki secara keseluruhan kepada publik. Biasanya informasi yang disembunyikan atau diri sendiri mengetahuinya namun orang lain tidak perlu mengetahui yaitu trauma, informasi tentang keluarga, penghasilan, pencapaian, dan informasi lainnya. Chapman dalam </w:t>
      </w:r>
      <w:r w:rsidR="00AA739C" w:rsidRPr="00E91F32">
        <w:rPr>
          <w:b w:val="0"/>
          <w:bCs w:val="0"/>
        </w:rPr>
        <w:fldChar w:fldCharType="begin" w:fldLock="1"/>
      </w:r>
      <w:r w:rsidR="00AA739C" w:rsidRPr="00E91F32">
        <w:rPr>
          <w:b w:val="0"/>
          <w:bCs w:val="0"/>
        </w:rPr>
        <w:instrText>ADDIN CSL_CITATION {"citationItems":[{"id":"ITEM-1","itemData":{"abstract":"Today's social media cannot be separated from daily activities, so that currently the penetration of social media is increasing and giving birth to a new phenomenon, namely the disclosure of one's identity or self-disclosure through social media, especially Instagram. This phenomenon encourages researchers to study the behavior of students in the city of Bandung in expressing their identity. This study used a qualitative method with a constructivist paradigm and a phenomenological approach, while determining the subject using purposive sampling technique, namely three students from three universities in Bandung and active users of Instagram. Data collection was carried out by interview and observation to strengthen research data. The results showed that self-disclosure through social media Instagram was carried out only in the open self area starting with a sense of wanting to share moments, experiences and feelings to be shared through social media. With the aim of simply sharing information with followers, while maintaining a confidential identity which is a personal identity and can lead to misunderstanding.","author":[{"dropping-particle":"","family":"Nolanda","given":"Shawila","non-dropping-particle":"","parse-names":false,"suffix":""},{"dropping-particle":"","family":"Lestari","given":"Destiano","non-dropping-particle":"","parse-names":false,"suffix":""},{"dropping-particle":"","family":"Alfi","given":"Nurru","non-dropping-particle":"","parse-names":false,"suffix":""},{"dropping-particle":"","family":"Furau'ki","given":"Fazri","non-dropping-particle":"","parse-names":false,"suffix":""},{"dropping-particle":"","family":"Nurrahmawati","given":"Dan","non-dropping-particle":"","parse-names":false,"suffix":""}],"container-title":"Jurnal Spektrum Komunikasi","id":"ITEM-1","issue":"1","issued":{"date-parts":[["2021"]]},"page":"66-77","title":"Perilaku Self Disclosure Mahasiswa Kota Bandung Melalui Instagram Bandung Student'S Self Disclosure Behavior Through on Instagram","type":"article-journal","volume":"9"},"uris":["http://www.mendeley.com/documents/?uuid=2cc243e7-29f6-42e1-8064-4ccbd3ee062a"]}],"mendeley":{"formattedCitation":"(Nolanda et al., 2021)","manualFormatting":"Nolanda et al., (2021)","plainTextFormattedCitation":"(Nolanda et al., 2021)","previouslyFormattedCitation":"(Nolanda et al., 2021)"},"properties":{"noteIndex":0},"schema":"https://github.com/citation-style-language/schema/raw/master/csl-citation.json"}</w:instrText>
      </w:r>
      <w:r w:rsidR="00AA739C" w:rsidRPr="00E91F32">
        <w:rPr>
          <w:b w:val="0"/>
          <w:bCs w:val="0"/>
        </w:rPr>
        <w:fldChar w:fldCharType="separate"/>
      </w:r>
      <w:r w:rsidR="00AA739C" w:rsidRPr="00E91F32">
        <w:rPr>
          <w:b w:val="0"/>
          <w:bCs w:val="0"/>
          <w:noProof/>
        </w:rPr>
        <w:t>Nolanda et al., (2021)</w:t>
      </w:r>
      <w:r w:rsidR="00AA739C" w:rsidRPr="00E91F32">
        <w:rPr>
          <w:b w:val="0"/>
          <w:bCs w:val="0"/>
        </w:rPr>
        <w:fldChar w:fldCharType="end"/>
      </w:r>
      <w:r w:rsidRPr="00E91F32">
        <w:rPr>
          <w:b w:val="0"/>
          <w:bCs w:val="0"/>
        </w:rPr>
        <w:t xml:space="preserve"> tersebut mengatakan bahwa individu akan terbuka mengenai informasi yang disembunyikan hanya kepada orang lain yang ia percaya atau memiliki hubungan dekat. </w:t>
      </w:r>
      <w:r w:rsidRPr="00E91F32">
        <w:rPr>
          <w:b w:val="0"/>
          <w:bCs w:val="0"/>
          <w:i/>
          <w:iCs/>
        </w:rPr>
        <w:t xml:space="preserve">Blind area </w:t>
      </w:r>
      <w:r w:rsidRPr="00E91F32">
        <w:rPr>
          <w:b w:val="0"/>
          <w:bCs w:val="0"/>
        </w:rPr>
        <w:t xml:space="preserve">adalah area yang diri sendiri tidak mengetahui atau menyadarinya namun orang lain mengetahuinya. Hal ini berkaitan dengan pengungkapan diri yaitu situasi dimana seseorang proses tukar informasi yaitu adanya pengungkapan diri seseorang kepada individu lain artinya situasi tersebut memindahkan informasi dari tempat tertutup ke terbuka. Proses tersebut akan berlanjut jika lawan bicara tertarik untuk mengenal individu tersebut dan membalasnya dengan mengungkapkan informasi pribadi atau tersembuyi masing-masing. </w:t>
      </w:r>
      <w:r w:rsidRPr="00E91F32">
        <w:rPr>
          <w:b w:val="0"/>
          <w:bCs w:val="0"/>
          <w:i/>
          <w:iCs/>
        </w:rPr>
        <w:t xml:space="preserve">Unknown area </w:t>
      </w:r>
      <w:r w:rsidRPr="00E91F32">
        <w:rPr>
          <w:b w:val="0"/>
          <w:bCs w:val="0"/>
        </w:rPr>
        <w:t>adalah individu tidak mengenal dirinya sendiri bahkan orang lain yang sudah mengenalnya juga tidak mengetahuinya. Pada area ini individu tersebut maupun orang lain yan</w:t>
      </w:r>
      <w:r w:rsidR="00F26A2A" w:rsidRPr="00E91F32">
        <w:rPr>
          <w:b w:val="0"/>
          <w:bCs w:val="0"/>
        </w:rPr>
        <w:t xml:space="preserve">g </w:t>
      </w:r>
      <w:r w:rsidRPr="00E91F32">
        <w:rPr>
          <w:b w:val="0"/>
          <w:bCs w:val="0"/>
        </w:rPr>
        <w:t>sudah mengenalnya tidak dapat terjadi proses komunikasi karena tidak adanya persamaan pemahaman. Kondisi pada area ini juga dapat dikategorikan sebagai individu yang tertutup atau anti kritik yaitu tidak mau menerima masukan dari orang lain.</w:t>
      </w:r>
    </w:p>
    <w:p w14:paraId="2ECCB236" w14:textId="0C9FB24B" w:rsidR="00F26A2A" w:rsidRPr="00E91F32" w:rsidRDefault="00452F6D" w:rsidP="00A1107F">
      <w:pPr>
        <w:pStyle w:val="Heading1"/>
        <w:spacing w:line="360" w:lineRule="auto"/>
        <w:ind w:firstLine="620"/>
        <w:jc w:val="both"/>
        <w:rPr>
          <w:b w:val="0"/>
          <w:bCs w:val="0"/>
        </w:rPr>
      </w:pPr>
      <w:r w:rsidRPr="00E91F32">
        <w:rPr>
          <w:b w:val="0"/>
          <w:bCs w:val="0"/>
        </w:rPr>
        <w:t>Keterbukaan anak yang memiliki keluarga multireligi memiliki</w:t>
      </w:r>
      <w:r w:rsidR="00F26A2A" w:rsidRPr="00E91F32">
        <w:rPr>
          <w:b w:val="0"/>
          <w:bCs w:val="0"/>
        </w:rPr>
        <w:t xml:space="preserve"> berbagai faktor yaitu pola komunikasi dan pola asuh. Menurut Tubbs dan Mobs dalam jurnal </w:t>
      </w:r>
      <w:r w:rsidR="00AA739C" w:rsidRPr="00E91F32">
        <w:rPr>
          <w:b w:val="0"/>
          <w:bCs w:val="0"/>
        </w:rPr>
        <w:fldChar w:fldCharType="begin" w:fldLock="1"/>
      </w:r>
      <w:r w:rsidR="00AA739C" w:rsidRPr="00E91F32">
        <w:rPr>
          <w:b w:val="0"/>
          <w:bCs w:val="0"/>
        </w:rPr>
        <w:instrText>ADDIN CSL_CITATION {"citationItems":[{"id":"ITEM-1","itemData":{"author":[{"dropping-particle":"","family":"PRAWESTY.S","given":"VELINSIA DWI","non-dropping-particle":"","parse-names":false,"suffix":""}],"id":"ITEM-1","issued":{"date-parts":[["2023"]]},"title":"POLA KOMUNIKASI PEMBINA AGAMA DALAM MENINGKATKAN IBADAH DI LAPAS NARKOTIKA WAY HUI BANDAR LAMPUNG","type":"article-journal"},"uris":["http://www.mendeley.com/documents/?uuid=f646366c-c01e-43a3-9594-2d0cc8cd5a5e"]}],"mendeley":{"formattedCitation":"(PRAWESTY.S, 2023)","manualFormatting":"Prawesty.S, (2023)","plainTextFormattedCitation":"(PRAWESTY.S, 2023)","previouslyFormattedCitation":"(PRAWESTY.S, 2023)"},"properties":{"noteIndex":0},"schema":"https://github.com/citation-style-language/schema/raw/master/csl-citation.json"}</w:instrText>
      </w:r>
      <w:r w:rsidR="00AA739C" w:rsidRPr="00E91F32">
        <w:rPr>
          <w:b w:val="0"/>
          <w:bCs w:val="0"/>
        </w:rPr>
        <w:fldChar w:fldCharType="separate"/>
      </w:r>
      <w:r w:rsidR="00AA739C" w:rsidRPr="00E91F32">
        <w:rPr>
          <w:b w:val="0"/>
          <w:bCs w:val="0"/>
          <w:noProof/>
        </w:rPr>
        <w:t>Prawesty.S, (2023)</w:t>
      </w:r>
      <w:r w:rsidR="00AA739C" w:rsidRPr="00E91F32">
        <w:rPr>
          <w:b w:val="0"/>
          <w:bCs w:val="0"/>
        </w:rPr>
        <w:fldChar w:fldCharType="end"/>
      </w:r>
      <w:r w:rsidR="00F26A2A" w:rsidRPr="00E91F32">
        <w:rPr>
          <w:b w:val="0"/>
          <w:bCs w:val="0"/>
        </w:rPr>
        <w:t>, pola komunikasi adalah hubungan simetris yang berkesinambungan dengan perilaku kepatuhan atau tunduk. Pengertian lain mengatakan pola komunikasi dapat diartikan sebagai cara berkomunikasi antara dua orang atau lebih dalam menyampaikan pesan dengan cara yang tepat yang bertujuan supaya pesan dapat dipahami oleh kedua belah pihak. Pola komunikasi juga erat kaitannya bagaimana komunikator dan komunikan saling bertukar peran dalam menyampaikan suatu pesan. Melalui pola komunikasi maka dapat diketahui bagaimana pengaruh keluarga multireligi dalam pembentukan identitas diri anak.</w:t>
      </w:r>
      <w:r w:rsidR="0097249A" w:rsidRPr="00E91F32">
        <w:rPr>
          <w:b w:val="0"/>
          <w:bCs w:val="0"/>
        </w:rPr>
        <w:t xml:space="preserve"> P</w:t>
      </w:r>
      <w:r w:rsidR="00F26A2A" w:rsidRPr="00E91F32">
        <w:rPr>
          <w:b w:val="0"/>
          <w:bCs w:val="0"/>
        </w:rPr>
        <w:t xml:space="preserve">asangan suami istri yang berbeda agama melakukan komunikasi dengan pola pluralis yaitu komunikasi yang dilakukan terbuka satu sama lain (percakapakan tinggi). Dalam komunikasi ini seluruh anggota terlibat dalam proses komunikasi </w:t>
      </w:r>
      <w:r w:rsidR="00F26A2A" w:rsidRPr="00E91F32">
        <w:rPr>
          <w:b w:val="0"/>
          <w:bCs w:val="0"/>
        </w:rPr>
        <w:lastRenderedPageBreak/>
        <w:t>namun karena memiliki nilai religi yang berbeda tantangan dihadapi dalam hal kepatuhan seperti agama yang dianut oleh anak (kepatuhan tinggi). Pola komunikasi lain yang diterapkan adalah pola konsensual yaitu seluruh anggota keluarga terlibat dalam komunikasi secara terbuka dan jujur serta tidak ada pihak dominan, semua orang boleh mengutarakan pendapatnya (percakapan tinggi). Namun dlam menentukan keputusan setiap anggota keluarga berhak menentukan pilihannya sendiri apa yang dibutuhkannya (kepatuhan rendah). Tidak harus keputusan ditentukan oleh salah satu pihak contohnya ayah sebagai kepala keluarga</w:t>
      </w:r>
      <w:r w:rsidR="0097249A" w:rsidRPr="00E91F32">
        <w:rPr>
          <w:b w:val="0"/>
          <w:bCs w:val="0"/>
        </w:rPr>
        <w:t xml:space="preserve"> (</w:t>
      </w:r>
      <w:r w:rsidR="0097249A" w:rsidRPr="00E91F32">
        <w:rPr>
          <w:b w:val="0"/>
          <w:bCs w:val="0"/>
        </w:rPr>
        <w:fldChar w:fldCharType="begin" w:fldLock="1"/>
      </w:r>
      <w:r w:rsidR="0097249A" w:rsidRPr="00E91F32">
        <w:rPr>
          <w:b w:val="0"/>
          <w:bCs w:val="0"/>
        </w:rPr>
        <w:instrText>ADDIN CSL_CITATION {"citationItems":[{"id":"ITEM-1","itemData":{"abstract":"Interfaith family is a family formed from marriage of different religions where family members in it embraced a different religion. Interfaith family also has different communication with the another family. Communication pattern will influence in a relationship. Aim of this reser to describe how communication pattern in interfaith family applied to constructing harmony. Used the qualitative approach, the post-positivisme, and data analysis referring to the case study matching pattern.The subject of the research is three interfaith family in Getasan, Semarang. This research used Family Scheme Theory from Fitzpatrick and Relational Dialectica Theory from Leslie Baxter and Barbara Montgomery. The results showed that the pattern in line with the predicted earlier pluralistic pattern and consensual pattern found in this study. The consensual pattern is found in pairs 1 and 3 each of which is characterized by high conversation orientation and low compliance orientation. High conversation orientation is manifested through the involvement of all family members in communication activities with each other demonstrated through honest and open communication. While a low compliance orientation is characterized by giving decision- making authority to each family member, for example authorizing the child to choose a religion. The plural pattern found in pair 2 is characterized by high conversation orientation and high compliance orientation. Although all members engage in honest, open communication activities, decision-making authority is in the hands of parents. Despite having different communication patterns, the three pairs of different religious families can live a harmonious life that is marked by the fulfillment of harmony elements according to Dadang Hawari include running a good religious life, having time with family, having good communication, being able to respect fellow family members, the quantity of conflict is minimal and has a close bond between family members","author":[{"dropping-particle":"","family":"Rafi","given":"Haninda","non-dropping-particle":"","parse-names":false,"suffix":""},{"dropping-particle":"","family":"Lestari","given":"Sri Budi","non-dropping-particle":"","parse-names":false,"suffix":""}],"container-title":"Interaksi Online","id":"ITEM-1","issue":"1","issued":{"date-parts":[["2017"]]},"page":"1-7","title":"Pola Komunikasi Keluarga Beda Agama Dalam Membangun Keharmonisan ( Studi Kasus Keluarga Beda Agama di Getasan , Semarang )","type":"article-journal","volume":"6"},"uris":["http://www.mendeley.com/documents/?uuid=93f6a22a-9839-4433-a768-75c8785b939d"]}],"mendeley":{"formattedCitation":"(Rafi &amp; Lestari, 2017)","manualFormatting":"Rafi &amp; Lestari, 2017)","plainTextFormattedCitation":"(Rafi &amp; Lestari, 2017)","previouslyFormattedCitation":"(Rafi &amp; Lestari, 2017)"},"properties":{"noteIndex":0},"schema":"https://github.com/citation-style-language/schema/raw/master/csl-citation.json"}</w:instrText>
      </w:r>
      <w:r w:rsidR="0097249A" w:rsidRPr="00E91F32">
        <w:rPr>
          <w:b w:val="0"/>
          <w:bCs w:val="0"/>
        </w:rPr>
        <w:fldChar w:fldCharType="separate"/>
      </w:r>
      <w:r w:rsidR="0097249A" w:rsidRPr="00E91F32">
        <w:rPr>
          <w:b w:val="0"/>
          <w:bCs w:val="0"/>
          <w:noProof/>
        </w:rPr>
        <w:t>Rafi &amp; Lestari, 2017)</w:t>
      </w:r>
      <w:r w:rsidR="0097249A" w:rsidRPr="00E91F32">
        <w:rPr>
          <w:b w:val="0"/>
          <w:bCs w:val="0"/>
        </w:rPr>
        <w:fldChar w:fldCharType="end"/>
      </w:r>
      <w:r w:rsidR="00F26A2A" w:rsidRPr="00E91F32">
        <w:rPr>
          <w:b w:val="0"/>
          <w:bCs w:val="0"/>
        </w:rPr>
        <w:t xml:space="preserve">. </w:t>
      </w:r>
    </w:p>
    <w:p w14:paraId="3A19BA25" w14:textId="588583AC" w:rsidR="00D50720" w:rsidRPr="00E91F32" w:rsidRDefault="00455375" w:rsidP="00A1107F">
      <w:pPr>
        <w:pStyle w:val="Heading1"/>
        <w:spacing w:line="360" w:lineRule="auto"/>
        <w:jc w:val="both"/>
        <w:rPr>
          <w:color w:val="000000"/>
        </w:rPr>
      </w:pPr>
      <w:r w:rsidRPr="00E91F32">
        <w:t xml:space="preserve">Latar Belakang Keluarga Multireligi </w:t>
      </w:r>
    </w:p>
    <w:bookmarkEnd w:id="4"/>
    <w:p w14:paraId="6A17DFC0" w14:textId="6D6117E4" w:rsidR="00BB23B1" w:rsidRPr="00E91F32" w:rsidRDefault="00455375" w:rsidP="00A1107F">
      <w:pPr>
        <w:pStyle w:val="Heading1"/>
        <w:spacing w:line="360" w:lineRule="auto"/>
        <w:ind w:firstLine="620"/>
        <w:jc w:val="both"/>
        <w:rPr>
          <w:b w:val="0"/>
          <w:bCs w:val="0"/>
        </w:rPr>
      </w:pPr>
      <w:r w:rsidRPr="00E91F32">
        <w:rPr>
          <w:b w:val="0"/>
          <w:bCs w:val="0"/>
        </w:rPr>
        <w:t>Setiap informan memiliki latar belakang keluarga dengan konfigurasi kepercayaan yang berbeda. Misalnya, K-N berasal dari orang tua Muslim namun dibesarkan oleh nenek yang Kristen dan kemudian memeluk agama Kristen. S-I memiliki ayah beragama Buddha dan ibu Muslim; ia mengikuti kepercayaan ibunya, namun tetap mengenal ajaran sang ayah. D-A tumbuh dalam keluarga dengan ayah Muslim dan ibu Kristen, dan ia bersama saudara-saudaranya mengikuti agama ibu. C-O berasal dari keluarga yang lebih plural; ia memulai kehidupan sebagai penganut Hindu mengikuti ayahnya, namun kemudian berpindah keyakinan menjadi Kristen saat dewasa. R-A adalah mahasiswa dari keluarga Islam-Kristen yang mengalami tekanan sosial dari keluarga besar yang mempersoalkan latar belakang agamanya. Konfigurasi ini menunjukkan bahwa dalam keluarga multireligi, pemahaman agama tidak selalu disampaikan secara eksplisit sejak dini. Anak sering kali memahami sendiri perbedaan itu melalui praktik ibadah, lingkungan sosial, atau informasi dari luar keluarga. Ketidakterbukaan orang tua dalam menjelaskan latar belakang religius menyebabkan sebagian anak mengalami kebingungan awal terhadap identitas spiritualnya.</w:t>
      </w:r>
    </w:p>
    <w:p w14:paraId="40DE81FC" w14:textId="3D387D55" w:rsidR="00455375" w:rsidRPr="00E91F32" w:rsidRDefault="00455375" w:rsidP="00A1107F">
      <w:pPr>
        <w:pStyle w:val="Heading1"/>
        <w:spacing w:line="360" w:lineRule="auto"/>
        <w:jc w:val="both"/>
        <w:rPr>
          <w:lang w:val="fi-FI"/>
        </w:rPr>
      </w:pPr>
      <w:r w:rsidRPr="00E91F32">
        <w:rPr>
          <w:lang w:val="fi-FI"/>
        </w:rPr>
        <w:t xml:space="preserve">Pola Asuh dan Relasi Orang Tua </w:t>
      </w:r>
    </w:p>
    <w:p w14:paraId="15FE22C7" w14:textId="3B2D0C75" w:rsidR="00455375" w:rsidRPr="00E91F32" w:rsidRDefault="00455375" w:rsidP="00A1107F">
      <w:pPr>
        <w:pStyle w:val="Heading1"/>
        <w:spacing w:line="360" w:lineRule="auto"/>
        <w:jc w:val="both"/>
        <w:rPr>
          <w:b w:val="0"/>
          <w:bCs w:val="0"/>
        </w:rPr>
      </w:pPr>
      <w:r w:rsidRPr="00E91F32">
        <w:rPr>
          <w:lang w:val="fi-FI"/>
        </w:rPr>
        <w:tab/>
      </w:r>
      <w:r w:rsidRPr="00E91F32">
        <w:rPr>
          <w:b w:val="0"/>
          <w:bCs w:val="0"/>
        </w:rPr>
        <w:t xml:space="preserve">Pola asuh yang dijalankan dalam keluarga multireligi memengaruhi cara anak menerima dan memproses perbedaan nilai. A-O, misalnya, mendapatkan kebebasan dari orang tuanya untuk memilih keyakinan, dan hubungan emosionalnya dengan sang ibu cukup erat. Sebaliknya, D-A menceritakan bahwa kedua orang tuanya tidak terlalu aktif dalam mendampingi eksplorasi keagamaannya, sehingga ia banyak memprosesnya sendiri hingga menemukan keyakinan yang ia yakini saat ini. K-N mengalami pola asuh yang tidak langsung dari orang tuanya karena ia dibesarkan oleh nenek. Keputusan mengenai agama diambil berdasarkan kesepakatan antara nenek dan orang tua, bukan pilihan pribadi. Hal ini menyebabkan hubungan emosional K-N lebih </w:t>
      </w:r>
      <w:r w:rsidRPr="00E91F32">
        <w:rPr>
          <w:b w:val="0"/>
          <w:bCs w:val="0"/>
        </w:rPr>
        <w:lastRenderedPageBreak/>
        <w:t>erat dengan nenek daripada orang tua. Dalam konteks ini, hubungan emosional yang kuat dengan salah satu pihak memungkinkan anak menerima nilai dengan lebih terbuka. Namun, ketika tidak ada kedekatan emosional dan arahan yang jelas, anak cenderung mencari sendiri atau mengalami keterpecahan identitas.</w:t>
      </w:r>
    </w:p>
    <w:p w14:paraId="4A43B188" w14:textId="1210BA17" w:rsidR="00455375" w:rsidRPr="00E91F32" w:rsidRDefault="00455375" w:rsidP="00A1107F">
      <w:pPr>
        <w:pStyle w:val="Heading1"/>
        <w:spacing w:line="360" w:lineRule="auto"/>
        <w:jc w:val="both"/>
        <w:rPr>
          <w:lang w:val="fi-FI"/>
        </w:rPr>
      </w:pPr>
      <w:r w:rsidRPr="00E91F32">
        <w:rPr>
          <w:lang w:val="fi-FI"/>
        </w:rPr>
        <w:t xml:space="preserve">Pola Komunikasi, Pola Asuh, dan Hubungan Emosional </w:t>
      </w:r>
    </w:p>
    <w:p w14:paraId="26BFADF1" w14:textId="1B19F4CA" w:rsidR="00455375" w:rsidRPr="00E91F32" w:rsidRDefault="00455375" w:rsidP="00A1107F">
      <w:pPr>
        <w:pStyle w:val="Heading1"/>
        <w:spacing w:line="360" w:lineRule="auto"/>
        <w:jc w:val="both"/>
        <w:rPr>
          <w:b w:val="0"/>
          <w:bCs w:val="0"/>
        </w:rPr>
      </w:pPr>
      <w:r w:rsidRPr="00E91F32">
        <w:rPr>
          <w:lang w:val="fi-FI"/>
        </w:rPr>
        <w:tab/>
      </w:r>
      <w:r w:rsidRPr="00E91F32">
        <w:rPr>
          <w:b w:val="0"/>
          <w:bCs w:val="0"/>
        </w:rPr>
        <w:t>Komunikasi interpersonal dalam keluarga sangat menentukan bagaimana anak menanggapi perbedaan nilai. R-A mengungkapkan bahwa ia hanya bisa berdiskusi tentang agama dengan ibu, sementara ayah dan keluarga besar cenderung menghindari topik tersebut. Hal ini membuatnya lebih nyaman berbicara secara terbuka kepada pihak yang memberi rasa aman emosional. S-I dan D-A menunjukkan bahwa komunikasi dengan salah satu orang tua lebih terbuka, sedangkan dengan pihak lain lebih tertutup atau bahkan canggung. Ini menyebabkan anak melakukan seleksi dalam mengungkapkan identitas spiritualnya. Jika hubungan emosional kuat dan didukung komunikasi terbuka, maka pengungkapan diri dapat berlangsung secara lebih sehat.</w:t>
      </w:r>
    </w:p>
    <w:p w14:paraId="4DD0ADB8" w14:textId="6CB4661C" w:rsidR="00455375" w:rsidRPr="00E91F32" w:rsidRDefault="00455375" w:rsidP="00A1107F">
      <w:pPr>
        <w:pStyle w:val="Heading1"/>
        <w:spacing w:line="360" w:lineRule="auto"/>
        <w:jc w:val="both"/>
      </w:pPr>
      <w:r w:rsidRPr="00E91F32">
        <w:t xml:space="preserve">Praktik Keagamaan, Adaptasi Religius, dan Pendidikan Nilai </w:t>
      </w:r>
    </w:p>
    <w:p w14:paraId="5FBE4492" w14:textId="0AF447BC" w:rsidR="00455375" w:rsidRPr="00E91F32" w:rsidRDefault="00455375" w:rsidP="00A1107F">
      <w:pPr>
        <w:pStyle w:val="Heading1"/>
        <w:spacing w:line="360" w:lineRule="auto"/>
        <w:jc w:val="both"/>
        <w:rPr>
          <w:b w:val="0"/>
          <w:bCs w:val="0"/>
        </w:rPr>
      </w:pPr>
      <w:r w:rsidRPr="00E91F32">
        <w:tab/>
      </w:r>
      <w:r w:rsidRPr="00E91F32">
        <w:rPr>
          <w:b w:val="0"/>
          <w:bCs w:val="0"/>
        </w:rPr>
        <w:t>Sebagian besar informan mengalami proses adaptasi religius yang kompleks. K-N, sejak kecil mengikuti kegiatan Kristen bersama neneknya, meskipun kedua orang tuanya Muslim. Ia akhirnya menetapkan pilihan berdasarkan pengalaman religius bersama nenek. C-O yang awalnya Hindu kemudian berpindah ke Kristen karena pengalaman spiritual dan dukungan dari komunitas rohani. Sementara D-A dan S-I menunjukkan bahwa meskipun mengikuti kepercayaan ibu, mereka tetap menyerap nilai dari kedua pihak karena pengalaman ibadah yang majemuk. Pendidikan nilai yang tidak disampaikan secara verbal dalam keluarga membuat anak banyak menyerap nilai dari lingkungan sosial atau figur yang dianggap berperan penting, seperti sahabat, guru, atau komunitas keagamaan.</w:t>
      </w:r>
    </w:p>
    <w:p w14:paraId="5870A095" w14:textId="176C6B4F" w:rsidR="00455375" w:rsidRPr="00E91F32" w:rsidRDefault="00455375" w:rsidP="00A1107F">
      <w:pPr>
        <w:pStyle w:val="Heading1"/>
        <w:spacing w:line="360" w:lineRule="auto"/>
        <w:jc w:val="both"/>
      </w:pPr>
      <w:r w:rsidRPr="00E91F32">
        <w:t xml:space="preserve">Respon terhadap Perbedaan dan Tantangan Sosial </w:t>
      </w:r>
    </w:p>
    <w:p w14:paraId="355D79F6" w14:textId="43908002" w:rsidR="00455375" w:rsidRPr="00E91F32" w:rsidRDefault="00455375" w:rsidP="00A1107F">
      <w:pPr>
        <w:pStyle w:val="Heading1"/>
        <w:spacing w:line="360" w:lineRule="auto"/>
        <w:jc w:val="both"/>
        <w:rPr>
          <w:b w:val="0"/>
          <w:bCs w:val="0"/>
        </w:rPr>
      </w:pPr>
      <w:r w:rsidRPr="00E91F32">
        <w:tab/>
      </w:r>
      <w:r w:rsidRPr="00E91F32">
        <w:rPr>
          <w:b w:val="0"/>
          <w:bCs w:val="0"/>
        </w:rPr>
        <w:t xml:space="preserve">Anak-anak dari keluarga multireligi umumnya mengalami tekanan atau kebingungan ketika harus menjelaskan identitasnya kepada orang luar. R-A dan D-A cenderung menyembunyikan latar belakang keluarga mereka untuk menghindari penilaian sosial. A-O pun memilih menjaga jarak terhadap lingkungan sosial yang berpotensi mempersoalkan latar belakang agamanya. Namun ada pula yang menjadikan perbedaan itu sebagai kekuatan. C-O, misalnya, justru menjadi lebih terbuka dan inklusif terhadap perbedaan karena pengalamannya dalam keluarga multireligi. </w:t>
      </w:r>
      <w:r w:rsidRPr="00E91F32">
        <w:rPr>
          <w:b w:val="0"/>
          <w:bCs w:val="0"/>
        </w:rPr>
        <w:lastRenderedPageBreak/>
        <w:t>Ia mampu menjelaskan identitasnya secara dewasa kepada orang lain, terutama karena dukungan dari komunitas rohaninya.</w:t>
      </w:r>
    </w:p>
    <w:p w14:paraId="198B987B" w14:textId="0BBF43A8" w:rsidR="00455375" w:rsidRPr="00E91F32" w:rsidRDefault="00455375" w:rsidP="00A1107F">
      <w:pPr>
        <w:pStyle w:val="Heading1"/>
        <w:spacing w:line="360" w:lineRule="auto"/>
        <w:jc w:val="both"/>
      </w:pPr>
      <w:r w:rsidRPr="00E91F32">
        <w:rPr>
          <w:i/>
          <w:iCs/>
        </w:rPr>
        <w:t xml:space="preserve">Self Disclosure </w:t>
      </w:r>
      <w:r w:rsidRPr="00E91F32">
        <w:t xml:space="preserve">dan Pembentukan Identitas Diri </w:t>
      </w:r>
    </w:p>
    <w:p w14:paraId="439348AA" w14:textId="5EE914B9" w:rsidR="00455375" w:rsidRPr="00E91F32" w:rsidRDefault="00455375" w:rsidP="00A1107F">
      <w:pPr>
        <w:pStyle w:val="Heading1"/>
        <w:spacing w:line="360" w:lineRule="auto"/>
        <w:jc w:val="both"/>
        <w:rPr>
          <w:b w:val="0"/>
          <w:bCs w:val="0"/>
        </w:rPr>
      </w:pPr>
      <w:r w:rsidRPr="00E91F32">
        <w:tab/>
      </w:r>
      <w:r w:rsidRPr="00E91F32">
        <w:rPr>
          <w:b w:val="0"/>
          <w:bCs w:val="0"/>
        </w:rPr>
        <w:t>Identitas diri terbentuk melalui proses eksplorasi yang berkelanjutan dan pengungkapan diri secara sadar. K-N dan D-A adalah contoh informan yang mencapai titik komitmen terhadap keyakinannya setelah mengalami fase pencarian yang panjang. Mereka kini mampu mengungkapkan identitas religius mereka secara terbuka dalam konteks yang mereka anggap aman. Sementara itu, informan seperti S-I dan R-A masih dalam tahap eksplorasi dan memilih untuk tidak terbuka kepada publik terkait keyakinan pribadinya karena belum mendapatkan dukungan yang cukup dari lingkungan keluarga atau sosial. Self disclosure menjadi sarana penting dalam membangun identitas diri yang otentik. Pola komunikasi dalam keluarga—apakah mendukung atau menekan—sangat menentukan seberapa besar anak mampu mengungkapkan siapa dirinya sebenarnya.</w:t>
      </w:r>
    </w:p>
    <w:p w14:paraId="00DE0257" w14:textId="77777777" w:rsidR="00514808" w:rsidRPr="00E91F32" w:rsidRDefault="009B6E9E" w:rsidP="00A1107F">
      <w:pPr>
        <w:pStyle w:val="Heading1"/>
        <w:spacing w:line="360" w:lineRule="auto"/>
        <w:jc w:val="both"/>
      </w:pPr>
      <w:r w:rsidRPr="00E91F32">
        <w:t>KESIMPULAN</w:t>
      </w:r>
      <w:bookmarkStart w:id="5" w:name="_Hlk197989595"/>
    </w:p>
    <w:p w14:paraId="29A82A4F" w14:textId="77777777" w:rsidR="00AA739C" w:rsidRPr="00E91F32" w:rsidRDefault="00AA739C" w:rsidP="00A1107F">
      <w:pPr>
        <w:spacing w:line="360" w:lineRule="auto"/>
        <w:ind w:firstLine="426"/>
        <w:jc w:val="both"/>
      </w:pPr>
      <w:r w:rsidRPr="00E91F32">
        <w:t xml:space="preserve">Kesimpulan yang dapat diambil berdasarkan analisis </w:t>
      </w:r>
      <w:r w:rsidRPr="00E91F32">
        <w:rPr>
          <w:i/>
          <w:iCs/>
        </w:rPr>
        <w:t xml:space="preserve">self disclosure </w:t>
      </w:r>
      <w:r w:rsidRPr="00E91F32">
        <w:t xml:space="preserve">anak dengan keluarga multireligi dalam pembentukan identitas diri menunjukkan bahwa peneliti menyoroti bagaimana </w:t>
      </w:r>
      <w:r w:rsidRPr="00E91F32">
        <w:rPr>
          <w:i/>
          <w:iCs/>
        </w:rPr>
        <w:t xml:space="preserve">self disclosure </w:t>
      </w:r>
      <w:r w:rsidRPr="00E91F32">
        <w:t xml:space="preserve">anak dalam keluarga multireligi tidak terlepas dari pola komunikasi interpersonal, pola asuh dan lingkungan keluarga sebagai wadah utama pembentukan identitas diri. Penelitian menemukan bahwa anak yang lahir di keluarga multireligi pada umumnya telah menyadari perbedaan keyakinan pada keluarganya sejak usia dini. Kehadiran dua sistem kepercayaan dalam satu keluarga menjadikan mereka akrab dengan keberagaman nilai dan praktik keagamaan. Pola komunikasi dan pola asuh yang dibangun dalam keluarga multireligi masih belum efektif sehingga anak masih belum sepenuhnya leluasa dalam mengungkapkan diri terutama identitas keagamaan yang telah ia anut berdasarkan pengalaman dan proses eksplorasi yang panjang dan kompleks. </w:t>
      </w:r>
    </w:p>
    <w:p w14:paraId="336BD252" w14:textId="77777777" w:rsidR="00AA739C" w:rsidRPr="00E91F32" w:rsidRDefault="00AA739C" w:rsidP="00A1107F">
      <w:pPr>
        <w:spacing w:line="360" w:lineRule="auto"/>
        <w:ind w:firstLine="426"/>
        <w:jc w:val="both"/>
      </w:pPr>
      <w:r w:rsidRPr="00E91F32">
        <w:t xml:space="preserve">Pola asuh yang demokratis dan suportif dapat memperluas </w:t>
      </w:r>
      <w:r w:rsidRPr="00E91F32">
        <w:rPr>
          <w:i/>
          <w:iCs/>
        </w:rPr>
        <w:t xml:space="preserve">open area </w:t>
      </w:r>
      <w:r w:rsidRPr="00E91F32">
        <w:t xml:space="preserve">sehingga memungkinkan anak untuk dapat membuka diri. Namun, beberapa kasus orang tua multireligi engga atau memilih tidak membahas topik perbedaan agama untuk menjaga keharmonisan keluarga. Sikap tersebut memperluas </w:t>
      </w:r>
      <w:r w:rsidRPr="00E91F32">
        <w:rPr>
          <w:i/>
          <w:iCs/>
        </w:rPr>
        <w:t xml:space="preserve">hidden area </w:t>
      </w:r>
      <w:r w:rsidRPr="00E91F32">
        <w:t xml:space="preserve">karena anak tidak dapat secara leluasa mengungkapkan isi pikiran dan perasaan terkait identitas agamanya. Selain itu perbedaan agama yang dialami di dalam keluarga membuat anak tidak leluasa dan percaya diri untuk mengungkapkan identitasnya baik di lingkungan keluarga maupun sosial seperti menggunakan simbol-simbol keagamaan berupa pakaian atau cara beribadah. Tekanan dari sosial juga mau tidak mau harus dialami oleh anak dengan keluaarga multireligi. Lingkungan sosial yang tidak suportif </w:t>
      </w:r>
      <w:r w:rsidRPr="00E91F32">
        <w:lastRenderedPageBreak/>
        <w:t xml:space="preserve">membuat anak memilih untuk menutup sebagian identitasnya sehingga memperluas </w:t>
      </w:r>
      <w:r w:rsidRPr="00E91F32">
        <w:rPr>
          <w:i/>
          <w:iCs/>
        </w:rPr>
        <w:t xml:space="preserve">hidden area. </w:t>
      </w:r>
      <w:r w:rsidRPr="00E91F32">
        <w:t xml:space="preserve">Keputusan untuk menyembunyikan atau mengungkapkan identitas tergantung pada sejauh mana mereka merasa siterima oleh lingkungan sosial. </w:t>
      </w:r>
    </w:p>
    <w:p w14:paraId="2E5E480B" w14:textId="2039E48C" w:rsidR="00A35F2C" w:rsidRPr="00E91F32" w:rsidRDefault="00AA739C" w:rsidP="00A1107F">
      <w:pPr>
        <w:spacing w:line="360" w:lineRule="auto"/>
        <w:ind w:firstLine="426"/>
        <w:jc w:val="both"/>
      </w:pPr>
      <w:r w:rsidRPr="00E91F32">
        <w:t xml:space="preserve">Meskipun beberapa anak belum sepenuhnya dapat mengungkap identitas dirinya terutama dalam hal religi, melalui proses eksplorasi yang </w:t>
      </w:r>
      <w:r w:rsidR="008970EB" w:rsidRPr="00E91F32">
        <w:t>p</w:t>
      </w:r>
      <w:r w:rsidRPr="00E91F32">
        <w:t xml:space="preserve">anjang dan kompleks mereka sedikit demi sedikit dapat mengenali dan menentukan kepercayaan yang mereka pegang. Berdasarkan pengalaman yang mereka alami, anak dengan keluarga multireligi </w:t>
      </w:r>
      <w:r w:rsidR="008970EB" w:rsidRPr="00E91F32">
        <w:t>tidak</w:t>
      </w:r>
      <w:r w:rsidRPr="00E91F32">
        <w:t xml:space="preserve"> memiliki keinginginan untuk mengikuti jejak orang tua multireligi, mereka menilai bahwa hal itu dilakukan akan berdampak negatif kepada anak yang berpotensi mengalami apa yang mereka alami karena tidak adanya pola komunikasi dan pola asuh yang efektif. </w:t>
      </w:r>
    </w:p>
    <w:p w14:paraId="680189C0" w14:textId="7915503A" w:rsidR="008970EB" w:rsidRPr="00E91F32" w:rsidRDefault="008970EB" w:rsidP="00A1107F">
      <w:pPr>
        <w:spacing w:line="360" w:lineRule="auto"/>
        <w:ind w:firstLine="426"/>
        <w:jc w:val="both"/>
      </w:pPr>
      <w:r w:rsidRPr="00E91F32">
        <w:t>Penelitian ini dapat menjadi referensi bagi orang tua utamanya dengan kondisi multireligi untuk mempertimbangkan pola asuh dan pola komunikasi bagi anak.</w:t>
      </w:r>
      <w:r w:rsidR="0050178F" w:rsidRPr="00E91F32">
        <w:t xml:space="preserve"> Selain itu penelitian ini juga berkontribusi bagi pengembangan ilmu komunikasi di Indonesia. Dengan mengadopsi konsep fenomenologi penelitian ini menjadi lebih komprehensif utamanya dalam proses komunikasi yang terbentuk baik intrapersonal maupun interpersonal.</w:t>
      </w:r>
    </w:p>
    <w:p w14:paraId="28B10AC7" w14:textId="77777777" w:rsidR="008970EB" w:rsidRPr="00E91F32" w:rsidRDefault="008970EB" w:rsidP="00A1107F">
      <w:pPr>
        <w:spacing w:line="360" w:lineRule="auto"/>
        <w:ind w:firstLine="426"/>
        <w:jc w:val="both"/>
      </w:pPr>
    </w:p>
    <w:bookmarkEnd w:id="5"/>
    <w:p w14:paraId="390B4F8B" w14:textId="51184D49" w:rsidR="00BB23B1" w:rsidRPr="00E91F32" w:rsidRDefault="00BB23B1" w:rsidP="00A1107F">
      <w:pPr>
        <w:pStyle w:val="Heading1"/>
        <w:spacing w:line="360" w:lineRule="auto"/>
        <w:jc w:val="both"/>
      </w:pPr>
      <w:r w:rsidRPr="00E91F32">
        <w:rPr>
          <w:lang w:val="id-ID"/>
        </w:rPr>
        <w:t>REFER</w:t>
      </w:r>
      <w:r w:rsidR="0073423C" w:rsidRPr="00E91F32">
        <w:t>ENSI</w:t>
      </w:r>
    </w:p>
    <w:p w14:paraId="5062BF11" w14:textId="77777777" w:rsidR="00AE107A" w:rsidRPr="00E91F32" w:rsidRDefault="00AE107A" w:rsidP="00A1107F">
      <w:pPr>
        <w:adjustRightInd w:val="0"/>
        <w:ind w:left="480" w:hanging="480"/>
        <w:jc w:val="both"/>
        <w:rPr>
          <w:noProof/>
          <w:szCs w:val="24"/>
        </w:rPr>
      </w:pPr>
      <w:bookmarkStart w:id="6" w:name="_Hlk197991419"/>
      <w:r w:rsidRPr="00E91F32">
        <w:rPr>
          <w:noProof/>
          <w:szCs w:val="24"/>
        </w:rPr>
        <w:t xml:space="preserve">Amir, A. S., &amp; Trianasari. (2013). Pola Komunikasi Antarpribadi Dalam Pengasuhan Anak: Kasus Orang Tua Beda Agama. </w:t>
      </w:r>
      <w:r w:rsidRPr="00E91F32">
        <w:rPr>
          <w:i/>
          <w:iCs/>
          <w:noProof/>
          <w:szCs w:val="24"/>
        </w:rPr>
        <w:t>Jurnal Komunikasi KAREBA</w:t>
      </w:r>
      <w:r w:rsidRPr="00E91F32">
        <w:rPr>
          <w:noProof/>
          <w:szCs w:val="24"/>
        </w:rPr>
        <w:t xml:space="preserve">, </w:t>
      </w:r>
      <w:r w:rsidRPr="00E91F32">
        <w:rPr>
          <w:i/>
          <w:iCs/>
          <w:noProof/>
          <w:szCs w:val="24"/>
        </w:rPr>
        <w:t>2</w:t>
      </w:r>
      <w:r w:rsidRPr="00E91F32">
        <w:rPr>
          <w:noProof/>
          <w:szCs w:val="24"/>
        </w:rPr>
        <w:t>(1), 12–29.</w:t>
      </w:r>
    </w:p>
    <w:p w14:paraId="7748C1D2" w14:textId="77777777" w:rsidR="00AE107A" w:rsidRPr="00E91F32" w:rsidRDefault="00AE107A" w:rsidP="00A1107F">
      <w:pPr>
        <w:adjustRightInd w:val="0"/>
        <w:ind w:left="480" w:hanging="480"/>
        <w:jc w:val="both"/>
        <w:rPr>
          <w:noProof/>
          <w:szCs w:val="24"/>
        </w:rPr>
      </w:pPr>
      <w:r w:rsidRPr="00E91F32">
        <w:rPr>
          <w:noProof/>
          <w:szCs w:val="24"/>
        </w:rPr>
        <w:t xml:space="preserve">Anggraini, C., Ritonga, D. H., Kristina, L., Syam, M., &amp; Kustiawan, W. (2022). Komunikasi Interpersonal. </w:t>
      </w:r>
      <w:r w:rsidRPr="00E91F32">
        <w:rPr>
          <w:i/>
          <w:iCs/>
          <w:noProof/>
          <w:szCs w:val="24"/>
        </w:rPr>
        <w:t>Jurnal Multidisiplin Dehasen (MUDE)</w:t>
      </w:r>
      <w:r w:rsidRPr="00E91F32">
        <w:rPr>
          <w:noProof/>
          <w:szCs w:val="24"/>
        </w:rPr>
        <w:t xml:space="preserve">, </w:t>
      </w:r>
      <w:r w:rsidRPr="00E91F32">
        <w:rPr>
          <w:i/>
          <w:iCs/>
          <w:noProof/>
          <w:szCs w:val="24"/>
        </w:rPr>
        <w:t>1</w:t>
      </w:r>
      <w:r w:rsidRPr="00E91F32">
        <w:rPr>
          <w:noProof/>
          <w:szCs w:val="24"/>
        </w:rPr>
        <w:t>(3). https://doi.org/10.37676/mude.v1i3.2611</w:t>
      </w:r>
    </w:p>
    <w:p w14:paraId="3D407C8A" w14:textId="77777777" w:rsidR="00AE107A" w:rsidRPr="00E91F32" w:rsidRDefault="00AE107A" w:rsidP="00A1107F">
      <w:pPr>
        <w:adjustRightInd w:val="0"/>
        <w:ind w:left="480" w:hanging="480"/>
        <w:jc w:val="both"/>
        <w:rPr>
          <w:noProof/>
          <w:szCs w:val="24"/>
        </w:rPr>
      </w:pPr>
      <w:r w:rsidRPr="00E91F32">
        <w:rPr>
          <w:noProof/>
          <w:szCs w:val="24"/>
        </w:rPr>
        <w:t xml:space="preserve">Apriyanti, E., Sari, S., &amp; Dianthi, M. H. (2024). Self Disclosure Pada Komunikasi Generasi Z. </w:t>
      </w:r>
      <w:r w:rsidRPr="00E91F32">
        <w:rPr>
          <w:i/>
          <w:iCs/>
          <w:noProof/>
          <w:szCs w:val="24"/>
        </w:rPr>
        <w:t>Professional: Jurnal Komunikasi Dan Administrasi Publik</w:t>
      </w:r>
      <w:r w:rsidRPr="00E91F32">
        <w:rPr>
          <w:noProof/>
          <w:szCs w:val="24"/>
        </w:rPr>
        <w:t xml:space="preserve">, </w:t>
      </w:r>
      <w:r w:rsidRPr="00E91F32">
        <w:rPr>
          <w:i/>
          <w:iCs/>
          <w:noProof/>
          <w:szCs w:val="24"/>
        </w:rPr>
        <w:t>11</w:t>
      </w:r>
      <w:r w:rsidRPr="00E91F32">
        <w:rPr>
          <w:noProof/>
          <w:szCs w:val="24"/>
        </w:rPr>
        <w:t>(1), 417–426. https://doi.org/10.37676/professional.v11i1.6386</w:t>
      </w:r>
    </w:p>
    <w:p w14:paraId="6DF69FA8" w14:textId="77777777" w:rsidR="00AE107A" w:rsidRPr="00E91F32" w:rsidRDefault="00AE107A" w:rsidP="00A1107F">
      <w:pPr>
        <w:adjustRightInd w:val="0"/>
        <w:ind w:left="480" w:hanging="480"/>
        <w:jc w:val="both"/>
        <w:rPr>
          <w:noProof/>
          <w:szCs w:val="24"/>
        </w:rPr>
      </w:pPr>
      <w:r w:rsidRPr="00E91F32">
        <w:rPr>
          <w:noProof/>
          <w:szCs w:val="24"/>
        </w:rPr>
        <w:t xml:space="preserve">Dicky Ramot Parasian. (2020). Masyarakat Multikultural (Toleransi Remaja Dalam Keluarga Multi-Religi). </w:t>
      </w:r>
      <w:r w:rsidRPr="00E91F32">
        <w:rPr>
          <w:i/>
          <w:iCs/>
          <w:noProof/>
          <w:szCs w:val="24"/>
        </w:rPr>
        <w:t>Экономика Региона</w:t>
      </w:r>
      <w:r w:rsidRPr="00E91F32">
        <w:rPr>
          <w:noProof/>
          <w:szCs w:val="24"/>
        </w:rPr>
        <w:t xml:space="preserve">, </w:t>
      </w:r>
      <w:r w:rsidRPr="00E91F32">
        <w:rPr>
          <w:i/>
          <w:iCs/>
          <w:noProof/>
          <w:szCs w:val="24"/>
        </w:rPr>
        <w:t>19</w:t>
      </w:r>
      <w:r w:rsidRPr="00E91F32">
        <w:rPr>
          <w:noProof/>
          <w:szCs w:val="24"/>
        </w:rPr>
        <w:t>(19), 19.</w:t>
      </w:r>
    </w:p>
    <w:p w14:paraId="2957F4F5" w14:textId="77777777" w:rsidR="00AE107A" w:rsidRPr="00E91F32" w:rsidRDefault="00AE107A" w:rsidP="00A1107F">
      <w:pPr>
        <w:adjustRightInd w:val="0"/>
        <w:ind w:left="480" w:hanging="480"/>
        <w:jc w:val="both"/>
        <w:rPr>
          <w:noProof/>
          <w:szCs w:val="24"/>
        </w:rPr>
      </w:pPr>
      <w:r w:rsidRPr="00E91F32">
        <w:rPr>
          <w:noProof/>
          <w:szCs w:val="24"/>
        </w:rPr>
        <w:t xml:space="preserve">Dr. Jalaluddin Rakhmat, M. S. (2018). </w:t>
      </w:r>
      <w:r w:rsidRPr="00E91F32">
        <w:rPr>
          <w:i/>
          <w:iCs/>
          <w:noProof/>
          <w:szCs w:val="24"/>
        </w:rPr>
        <w:t>Psikologi Komunikasi</w:t>
      </w:r>
      <w:r w:rsidRPr="00E91F32">
        <w:rPr>
          <w:noProof/>
          <w:szCs w:val="24"/>
        </w:rPr>
        <w:t xml:space="preserve"> (T. Surjaman (ed.)). Simbiosa Rekatama Media.</w:t>
      </w:r>
    </w:p>
    <w:p w14:paraId="2E5D1779" w14:textId="77777777" w:rsidR="00AE107A" w:rsidRPr="00E91F32" w:rsidRDefault="00AE107A" w:rsidP="00A1107F">
      <w:pPr>
        <w:adjustRightInd w:val="0"/>
        <w:ind w:left="480" w:hanging="480"/>
        <w:jc w:val="both"/>
        <w:rPr>
          <w:noProof/>
          <w:szCs w:val="24"/>
        </w:rPr>
      </w:pPr>
      <w:r w:rsidRPr="00E91F32">
        <w:rPr>
          <w:noProof/>
          <w:szCs w:val="24"/>
        </w:rPr>
        <w:t xml:space="preserve">Febry Ichwan Butsi. (2019). MEMAHAMI PENDEKATAN POSITIVIS, KONSTRUKTIVIS DAN KRITIS DALAM METODE PENELITIAN KOMUNIKASI. </w:t>
      </w:r>
      <w:r w:rsidRPr="00E91F32">
        <w:rPr>
          <w:i/>
          <w:iCs/>
          <w:noProof/>
          <w:szCs w:val="24"/>
        </w:rPr>
        <w:t>Communique</w:t>
      </w:r>
      <w:r w:rsidRPr="00E91F32">
        <w:rPr>
          <w:noProof/>
          <w:szCs w:val="24"/>
        </w:rPr>
        <w:t xml:space="preserve">, </w:t>
      </w:r>
      <w:r w:rsidRPr="00E91F32">
        <w:rPr>
          <w:i/>
          <w:iCs/>
          <w:noProof/>
          <w:szCs w:val="24"/>
        </w:rPr>
        <w:t>2</w:t>
      </w:r>
      <w:r w:rsidRPr="00E91F32">
        <w:rPr>
          <w:noProof/>
          <w:szCs w:val="24"/>
        </w:rPr>
        <w:t>(1), 421–427. https://doi.org/10.7767/boehlau.9783205790099.421</w:t>
      </w:r>
    </w:p>
    <w:p w14:paraId="445A46D6" w14:textId="77777777" w:rsidR="00AE107A" w:rsidRPr="00E91F32" w:rsidRDefault="00AE107A" w:rsidP="00A1107F">
      <w:pPr>
        <w:adjustRightInd w:val="0"/>
        <w:ind w:left="480" w:hanging="480"/>
        <w:jc w:val="both"/>
        <w:rPr>
          <w:noProof/>
          <w:szCs w:val="24"/>
        </w:rPr>
      </w:pPr>
      <w:r w:rsidRPr="00E91F32">
        <w:rPr>
          <w:noProof/>
          <w:szCs w:val="24"/>
        </w:rPr>
        <w:t xml:space="preserve">Fortuna, D. (2023). Analisis faktor-faktor yang mempengaruhi self-disclosure di media sosial pada mahasiswa psikologi Universitas Medan Area. </w:t>
      </w:r>
      <w:r w:rsidRPr="00E91F32">
        <w:rPr>
          <w:i/>
          <w:iCs/>
          <w:noProof/>
          <w:szCs w:val="24"/>
        </w:rPr>
        <w:t>Skripsi Universitas Medan Area</w:t>
      </w:r>
      <w:r w:rsidRPr="00E91F32">
        <w:rPr>
          <w:noProof/>
          <w:szCs w:val="24"/>
        </w:rPr>
        <w:t>, 67. https://repositori.uma.ac.id/handle/123456789/19610</w:t>
      </w:r>
    </w:p>
    <w:p w14:paraId="565C5D54" w14:textId="77777777" w:rsidR="00AE107A" w:rsidRPr="00E91F32" w:rsidRDefault="00AE107A" w:rsidP="00A1107F">
      <w:pPr>
        <w:adjustRightInd w:val="0"/>
        <w:ind w:left="480" w:hanging="480"/>
        <w:jc w:val="both"/>
        <w:rPr>
          <w:noProof/>
          <w:szCs w:val="24"/>
        </w:rPr>
      </w:pPr>
      <w:r w:rsidRPr="00E91F32">
        <w:rPr>
          <w:noProof/>
          <w:szCs w:val="24"/>
        </w:rPr>
        <w:t xml:space="preserve">Handayani, R. (2020). Metode Penelitian Sosial. In </w:t>
      </w:r>
      <w:r w:rsidRPr="00E91F32">
        <w:rPr>
          <w:i/>
          <w:iCs/>
          <w:noProof/>
          <w:szCs w:val="24"/>
        </w:rPr>
        <w:t>Bandung</w:t>
      </w:r>
      <w:r w:rsidRPr="00E91F32">
        <w:rPr>
          <w:noProof/>
          <w:szCs w:val="24"/>
        </w:rPr>
        <w:t xml:space="preserve"> (Issue September).</w:t>
      </w:r>
    </w:p>
    <w:p w14:paraId="30753456" w14:textId="77777777" w:rsidR="00AE107A" w:rsidRPr="00E91F32" w:rsidRDefault="00AE107A" w:rsidP="00A1107F">
      <w:pPr>
        <w:adjustRightInd w:val="0"/>
        <w:ind w:left="480" w:hanging="480"/>
        <w:jc w:val="both"/>
        <w:rPr>
          <w:noProof/>
          <w:szCs w:val="24"/>
        </w:rPr>
      </w:pPr>
      <w:r w:rsidRPr="00E91F32">
        <w:rPr>
          <w:noProof/>
          <w:szCs w:val="24"/>
        </w:rPr>
        <w:t xml:space="preserve">Hikmawati, F., Nurawaliah, A., &amp; Hidayat, I. N. (2021). Self Disclosure Santri Remaja di Media Sosial: Peran Self Identity Status dan Affiliation Motive. </w:t>
      </w:r>
      <w:r w:rsidRPr="00E91F32">
        <w:rPr>
          <w:i/>
          <w:iCs/>
          <w:noProof/>
          <w:szCs w:val="24"/>
        </w:rPr>
        <w:t>Psympathic : Jurnal Ilmiah Psikologi</w:t>
      </w:r>
      <w:r w:rsidRPr="00E91F32">
        <w:rPr>
          <w:noProof/>
          <w:szCs w:val="24"/>
        </w:rPr>
        <w:t xml:space="preserve">, </w:t>
      </w:r>
      <w:r w:rsidRPr="00E91F32">
        <w:rPr>
          <w:i/>
          <w:iCs/>
          <w:noProof/>
          <w:szCs w:val="24"/>
        </w:rPr>
        <w:t>8</w:t>
      </w:r>
      <w:r w:rsidRPr="00E91F32">
        <w:rPr>
          <w:noProof/>
          <w:szCs w:val="24"/>
        </w:rPr>
        <w:t>(1), 153–164. https://doi.org/10.15575/psy.v8i1.12563</w:t>
      </w:r>
    </w:p>
    <w:p w14:paraId="1B659266" w14:textId="77777777" w:rsidR="00AE107A" w:rsidRPr="00E91F32" w:rsidRDefault="00AE107A" w:rsidP="00A1107F">
      <w:pPr>
        <w:adjustRightInd w:val="0"/>
        <w:ind w:left="480" w:hanging="480"/>
        <w:jc w:val="both"/>
        <w:rPr>
          <w:noProof/>
          <w:szCs w:val="24"/>
        </w:rPr>
      </w:pPr>
      <w:r w:rsidRPr="00E91F32">
        <w:rPr>
          <w:noProof/>
          <w:szCs w:val="24"/>
        </w:rPr>
        <w:t xml:space="preserve">Ichsan, M. N. (2024). </w:t>
      </w:r>
      <w:r w:rsidRPr="00E91F32">
        <w:rPr>
          <w:i/>
          <w:iCs/>
          <w:noProof/>
          <w:szCs w:val="24"/>
        </w:rPr>
        <w:t>Konstruksi Hubungan Interpersonal Melalui Komunikasi Transedental pada Relasi Keluarga Lintas Iman (Islam-Budha)</w:t>
      </w:r>
      <w:r w:rsidRPr="00E91F32">
        <w:rPr>
          <w:noProof/>
          <w:szCs w:val="24"/>
        </w:rPr>
        <w:t xml:space="preserve">. </w:t>
      </w:r>
      <w:r w:rsidRPr="00E91F32">
        <w:rPr>
          <w:i/>
          <w:iCs/>
          <w:noProof/>
          <w:szCs w:val="24"/>
        </w:rPr>
        <w:t>19</w:t>
      </w:r>
      <w:r w:rsidRPr="00E91F32">
        <w:rPr>
          <w:noProof/>
          <w:szCs w:val="24"/>
        </w:rPr>
        <w:t>(1978), 3377–3388.</w:t>
      </w:r>
    </w:p>
    <w:p w14:paraId="22AE0DA7" w14:textId="77777777" w:rsidR="00AE107A" w:rsidRPr="00E91F32" w:rsidRDefault="00AE107A" w:rsidP="00A1107F">
      <w:pPr>
        <w:adjustRightInd w:val="0"/>
        <w:ind w:left="480" w:hanging="480"/>
        <w:jc w:val="both"/>
        <w:rPr>
          <w:noProof/>
          <w:szCs w:val="24"/>
        </w:rPr>
      </w:pPr>
      <w:r w:rsidRPr="00E91F32">
        <w:rPr>
          <w:noProof/>
          <w:szCs w:val="24"/>
        </w:rPr>
        <w:t xml:space="preserve">Ivanovich Agusta. (2003). Teknik Pengumpulan dan Analisis Data Kualitatif. </w:t>
      </w:r>
      <w:r w:rsidRPr="00E91F32">
        <w:rPr>
          <w:i/>
          <w:iCs/>
          <w:noProof/>
          <w:szCs w:val="24"/>
        </w:rPr>
        <w:t>Jurnal Studi Komunikasi Dan Media</w:t>
      </w:r>
      <w:r w:rsidRPr="00E91F32">
        <w:rPr>
          <w:noProof/>
          <w:szCs w:val="24"/>
        </w:rPr>
        <w:t xml:space="preserve">, </w:t>
      </w:r>
      <w:r w:rsidRPr="00E91F32">
        <w:rPr>
          <w:i/>
          <w:iCs/>
          <w:noProof/>
          <w:szCs w:val="24"/>
        </w:rPr>
        <w:t>02</w:t>
      </w:r>
      <w:r w:rsidRPr="00E91F32">
        <w:rPr>
          <w:noProof/>
          <w:szCs w:val="24"/>
        </w:rPr>
        <w:t>(1998), 1–11.</w:t>
      </w:r>
    </w:p>
    <w:p w14:paraId="0A4E74CC" w14:textId="77777777" w:rsidR="00AE107A" w:rsidRPr="00E91F32" w:rsidRDefault="00AE107A" w:rsidP="00A1107F">
      <w:pPr>
        <w:adjustRightInd w:val="0"/>
        <w:ind w:left="480" w:hanging="480"/>
        <w:jc w:val="both"/>
        <w:rPr>
          <w:noProof/>
          <w:szCs w:val="24"/>
        </w:rPr>
      </w:pPr>
      <w:r w:rsidRPr="00E91F32">
        <w:rPr>
          <w:noProof/>
          <w:szCs w:val="24"/>
        </w:rPr>
        <w:lastRenderedPageBreak/>
        <w:t xml:space="preserve">Kristyowati, Y. (2021). </w:t>
      </w:r>
      <w:r w:rsidRPr="00E91F32">
        <w:rPr>
          <w:i/>
          <w:iCs/>
          <w:noProof/>
          <w:szCs w:val="24"/>
        </w:rPr>
        <w:t>Generasi “Z” Dan Strategi Melayaninya</w:t>
      </w:r>
      <w:r w:rsidRPr="00E91F32">
        <w:rPr>
          <w:noProof/>
          <w:szCs w:val="24"/>
        </w:rPr>
        <w:t xml:space="preserve">. </w:t>
      </w:r>
      <w:r w:rsidRPr="00E91F32">
        <w:rPr>
          <w:i/>
          <w:iCs/>
          <w:noProof/>
          <w:szCs w:val="24"/>
        </w:rPr>
        <w:t>02</w:t>
      </w:r>
      <w:r w:rsidRPr="00E91F32">
        <w:rPr>
          <w:noProof/>
          <w:szCs w:val="24"/>
        </w:rPr>
        <w:t>(1), 23–34. https://doi.org/10.31219/osf.io/w3d7s</w:t>
      </w:r>
    </w:p>
    <w:p w14:paraId="7EE36144" w14:textId="77777777" w:rsidR="00AE107A" w:rsidRPr="00E91F32" w:rsidRDefault="00AE107A" w:rsidP="00A1107F">
      <w:pPr>
        <w:adjustRightInd w:val="0"/>
        <w:ind w:left="480" w:hanging="480"/>
        <w:jc w:val="both"/>
        <w:rPr>
          <w:noProof/>
          <w:szCs w:val="24"/>
        </w:rPr>
      </w:pPr>
      <w:r w:rsidRPr="00E91F32">
        <w:rPr>
          <w:noProof/>
          <w:szCs w:val="24"/>
        </w:rPr>
        <w:t xml:space="preserve">Lao, H. A. ., Tari, E., &amp; Hale, M. (2021). Pola Komunikasi Interpersonal Bagi Keluarga Beda Agama Di Kecamatan Kota Raja, Kota Kupang. </w:t>
      </w:r>
      <w:r w:rsidRPr="00E91F32">
        <w:rPr>
          <w:i/>
          <w:iCs/>
          <w:noProof/>
          <w:szCs w:val="24"/>
        </w:rPr>
        <w:t>Harmoni</w:t>
      </w:r>
      <w:r w:rsidRPr="00E91F32">
        <w:rPr>
          <w:noProof/>
          <w:szCs w:val="24"/>
        </w:rPr>
        <w:t xml:space="preserve">, </w:t>
      </w:r>
      <w:r w:rsidRPr="00E91F32">
        <w:rPr>
          <w:i/>
          <w:iCs/>
          <w:noProof/>
          <w:szCs w:val="24"/>
        </w:rPr>
        <w:t>20</w:t>
      </w:r>
      <w:r w:rsidRPr="00E91F32">
        <w:rPr>
          <w:noProof/>
          <w:szCs w:val="24"/>
        </w:rPr>
        <w:t>(1), 129–143. https://doi.org/10.32488/harmoni.v20i1.493</w:t>
      </w:r>
    </w:p>
    <w:p w14:paraId="74175F84" w14:textId="77777777" w:rsidR="00AE107A" w:rsidRPr="00E91F32" w:rsidRDefault="00AE107A" w:rsidP="00A1107F">
      <w:pPr>
        <w:adjustRightInd w:val="0"/>
        <w:ind w:left="480" w:hanging="480"/>
        <w:jc w:val="both"/>
        <w:rPr>
          <w:noProof/>
          <w:szCs w:val="24"/>
        </w:rPr>
      </w:pPr>
      <w:r w:rsidRPr="00E91F32">
        <w:rPr>
          <w:noProof/>
          <w:szCs w:val="24"/>
        </w:rPr>
        <w:t xml:space="preserve">Nadila, S., Fitrya, T. A., Unde, A., &amp; Aziz, S. (2018). Pengungkapan Identitas Diri Melalui Media Sosial: Studi Mengenai Etnografi Virtual Melalui Vlog. </w:t>
      </w:r>
      <w:r w:rsidRPr="00E91F32">
        <w:rPr>
          <w:i/>
          <w:iCs/>
          <w:noProof/>
          <w:szCs w:val="24"/>
        </w:rPr>
        <w:t>Jurnal Komunikasi KAREBA</w:t>
      </w:r>
      <w:r w:rsidRPr="00E91F32">
        <w:rPr>
          <w:noProof/>
          <w:szCs w:val="24"/>
        </w:rPr>
        <w:t xml:space="preserve">, </w:t>
      </w:r>
      <w:r w:rsidRPr="00E91F32">
        <w:rPr>
          <w:i/>
          <w:iCs/>
          <w:noProof/>
          <w:szCs w:val="24"/>
        </w:rPr>
        <w:t>7</w:t>
      </w:r>
      <w:r w:rsidRPr="00E91F32">
        <w:rPr>
          <w:noProof/>
          <w:szCs w:val="24"/>
        </w:rPr>
        <w:t>(1), 83–92.</w:t>
      </w:r>
    </w:p>
    <w:p w14:paraId="1E13CFAC" w14:textId="3FB847DC" w:rsidR="0073423C" w:rsidRPr="00C45D0F" w:rsidRDefault="00AE107A" w:rsidP="00A1107F">
      <w:pPr>
        <w:pStyle w:val="BodyText"/>
        <w:spacing w:before="15" w:line="235" w:lineRule="auto"/>
        <w:ind w:left="426" w:right="292" w:hanging="426"/>
        <w:jc w:val="both"/>
      </w:pPr>
      <w:r w:rsidRPr="00E91F32">
        <w:rPr>
          <w:noProof/>
        </w:rPr>
        <w:t xml:space="preserve">Nasution, A. F. (2023). Metode Penelitian Kualitatif. In </w:t>
      </w:r>
      <w:r w:rsidRPr="00E91F32">
        <w:rPr>
          <w:i/>
          <w:iCs/>
          <w:noProof/>
        </w:rPr>
        <w:t>Sustainability (Switzerland)</w:t>
      </w:r>
      <w:r w:rsidRPr="00E91F32">
        <w:rPr>
          <w:noProof/>
        </w:rPr>
        <w:t xml:space="preserve"> (Vol. 11, Issue 1). http://scioteca.caf.com/bitstream/handle/123456789/1091/RED2017-Eng-8ene.pdf?sequence=12&amp;isAllowed=y%0Ahttp://dx.doi.org/10.1016/j.regsciurbeco.2008.06.005%0Ahttps://www.researchgate.net/publication/305320484</w:t>
      </w:r>
    </w:p>
    <w:bookmarkEnd w:id="6"/>
    <w:p w14:paraId="4AD642B1" w14:textId="2898EF5E" w:rsidR="00BB445D" w:rsidRPr="00C541E7" w:rsidRDefault="00BB445D" w:rsidP="00A1107F">
      <w:pPr>
        <w:pStyle w:val="Heading1"/>
        <w:spacing w:line="240" w:lineRule="auto"/>
        <w:ind w:left="0"/>
        <w:jc w:val="both"/>
        <w:rPr>
          <w:b w:val="0"/>
          <w:lang w:val="id-ID"/>
        </w:rPr>
      </w:pPr>
    </w:p>
    <w:sectPr w:rsidR="00BB445D" w:rsidRPr="00C541E7">
      <w:pgSz w:w="12240" w:h="15840"/>
      <w:pgMar w:top="1020" w:right="1320" w:bottom="2280" w:left="1340" w:header="0" w:footer="20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4CA3D2" w14:textId="77777777" w:rsidR="003240F4" w:rsidRDefault="003240F4">
      <w:r>
        <w:separator/>
      </w:r>
    </w:p>
  </w:endnote>
  <w:endnote w:type="continuationSeparator" w:id="0">
    <w:p w14:paraId="4CA8D162" w14:textId="77777777" w:rsidR="003240F4" w:rsidRDefault="00324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72E883" w14:textId="77777777" w:rsidR="00D97F43" w:rsidRDefault="00D97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0" w:name="_GoBack" w:displacedByCustomXml="next"/>
  <w:bookmarkEnd w:id="0" w:displacedByCustomXml="next"/>
  <w:sdt>
    <w:sdtPr>
      <w:id w:val="94296454"/>
      <w:docPartObj>
        <w:docPartGallery w:val="Page Numbers (Bottom of Page)"/>
        <w:docPartUnique/>
      </w:docPartObj>
    </w:sdtPr>
    <w:sdtEndPr>
      <w:rPr>
        <w:noProof/>
      </w:rPr>
    </w:sdtEndPr>
    <w:sdtContent>
      <w:p w14:paraId="26863336" w14:textId="6D3419D2" w:rsidR="00D97F43" w:rsidRDefault="00D97F4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D480EC" w14:textId="2E17CE03" w:rsidR="00ED1120" w:rsidRDefault="00ED1120">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80656" w14:textId="77777777" w:rsidR="00D97F43" w:rsidRDefault="00D97F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8A92A5" w14:textId="77777777" w:rsidR="003240F4" w:rsidRDefault="003240F4">
      <w:r>
        <w:separator/>
      </w:r>
    </w:p>
  </w:footnote>
  <w:footnote w:type="continuationSeparator" w:id="0">
    <w:p w14:paraId="513518A5" w14:textId="77777777" w:rsidR="003240F4" w:rsidRDefault="003240F4">
      <w:r>
        <w:continuationSeparator/>
      </w:r>
    </w:p>
  </w:footnote>
  <w:footnote w:id="1">
    <w:p w14:paraId="026E8EF9" w14:textId="77777777" w:rsidR="00D97F43" w:rsidRPr="00E91F32" w:rsidRDefault="00D97F43" w:rsidP="00D97F43">
      <w:pPr>
        <w:pStyle w:val="FootnoteText"/>
        <w:rPr>
          <w:b/>
          <w:vertAlign w:val="superscript"/>
          <w:lang w:val="en-US"/>
        </w:rPr>
      </w:pPr>
      <w:r>
        <w:rPr>
          <w:rStyle w:val="FootnoteReference"/>
        </w:rPr>
        <w:footnoteRef/>
      </w:r>
      <w:r>
        <w:t xml:space="preserve"> </w:t>
      </w:r>
      <w:r>
        <w:rPr>
          <w:lang w:val="en-US"/>
        </w:rPr>
        <w:t xml:space="preserve">UPN “Veteran” </w:t>
      </w:r>
      <w:proofErr w:type="spellStart"/>
      <w:r>
        <w:rPr>
          <w:lang w:val="en-US"/>
        </w:rPr>
        <w:t>Jawa</w:t>
      </w:r>
      <w:proofErr w:type="spellEnd"/>
      <w:r>
        <w:rPr>
          <w:lang w:val="en-US"/>
        </w:rPr>
        <w:t xml:space="preserve"> Timur Email: </w:t>
      </w:r>
      <w:hyperlink r:id="rId1" w:history="1">
        <w:r w:rsidRPr="00E91F32">
          <w:rPr>
            <w:rStyle w:val="Hyperlink"/>
            <w:lang w:val="en-US"/>
          </w:rPr>
          <w:t>novaarliza9@gmail.com</w:t>
        </w:r>
      </w:hyperlink>
    </w:p>
    <w:p w14:paraId="3745D9A0" w14:textId="666F9AC1" w:rsidR="00D97F43" w:rsidRPr="00D97F43" w:rsidRDefault="00D97F43">
      <w:pPr>
        <w:pStyle w:val="FootnoteText"/>
        <w:rPr>
          <w:lang w:val="en-US"/>
        </w:rPr>
      </w:pPr>
    </w:p>
  </w:footnote>
  <w:footnote w:id="2">
    <w:p w14:paraId="4254DFCC" w14:textId="6A65D6D4" w:rsidR="00D97F43" w:rsidRPr="00D97F43" w:rsidRDefault="00D97F43">
      <w:pPr>
        <w:pStyle w:val="FootnoteText"/>
        <w:rPr>
          <w:lang w:val="en-US"/>
        </w:rPr>
      </w:pPr>
      <w:r>
        <w:rPr>
          <w:rStyle w:val="FootnoteReference"/>
        </w:rPr>
        <w:footnoteRef/>
      </w:r>
      <w:r>
        <w:t xml:space="preserve"> </w:t>
      </w:r>
      <w:r>
        <w:rPr>
          <w:lang w:val="en-US"/>
        </w:rPr>
        <w:t xml:space="preserve">UPN “Veteran” </w:t>
      </w:r>
      <w:proofErr w:type="spellStart"/>
      <w:r>
        <w:rPr>
          <w:lang w:val="en-US"/>
        </w:rPr>
        <w:t>Jawa</w:t>
      </w:r>
      <w:proofErr w:type="spellEnd"/>
      <w:r>
        <w:rPr>
          <w:lang w:val="en-US"/>
        </w:rPr>
        <w:t xml:space="preserve"> Timur Email: </w:t>
      </w:r>
      <w:r w:rsidRPr="00D97F43">
        <w:rPr>
          <w:color w:val="0070C0"/>
          <w:sz w:val="21"/>
          <w:szCs w:val="21"/>
          <w:u w:val="single"/>
          <w:shd w:val="clear" w:color="auto" w:fill="FFFFFF"/>
        </w:rPr>
        <w:t>yuli_candrasari.ilkom@upnjatim.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AC2B0A" w14:textId="77777777" w:rsidR="00D97F43" w:rsidRDefault="00D97F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0D84E8" w14:textId="77777777" w:rsidR="00D97F43" w:rsidRDefault="00D97F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1D7029" w14:textId="77777777" w:rsidR="00D97F43" w:rsidRDefault="00D97F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43816"/>
    <w:multiLevelType w:val="hybridMultilevel"/>
    <w:tmpl w:val="B4F01326"/>
    <w:lvl w:ilvl="0" w:tplc="0421000F">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8C0601F"/>
    <w:multiLevelType w:val="hybridMultilevel"/>
    <w:tmpl w:val="C03EA792"/>
    <w:lvl w:ilvl="0" w:tplc="656429F4">
      <w:start w:val="1"/>
      <w:numFmt w:val="decimal"/>
      <w:lvlText w:val="%1."/>
      <w:lvlJc w:val="left"/>
      <w:pPr>
        <w:ind w:left="460" w:hanging="360"/>
      </w:pPr>
      <w:rPr>
        <w:rFonts w:hint="default"/>
      </w:rPr>
    </w:lvl>
    <w:lvl w:ilvl="1" w:tplc="04210019" w:tentative="1">
      <w:start w:val="1"/>
      <w:numFmt w:val="lowerLetter"/>
      <w:lvlText w:val="%2."/>
      <w:lvlJc w:val="left"/>
      <w:pPr>
        <w:ind w:left="1180" w:hanging="360"/>
      </w:pPr>
    </w:lvl>
    <w:lvl w:ilvl="2" w:tplc="0421001B" w:tentative="1">
      <w:start w:val="1"/>
      <w:numFmt w:val="lowerRoman"/>
      <w:lvlText w:val="%3."/>
      <w:lvlJc w:val="right"/>
      <w:pPr>
        <w:ind w:left="1900" w:hanging="180"/>
      </w:pPr>
    </w:lvl>
    <w:lvl w:ilvl="3" w:tplc="0421000F" w:tentative="1">
      <w:start w:val="1"/>
      <w:numFmt w:val="decimal"/>
      <w:lvlText w:val="%4."/>
      <w:lvlJc w:val="left"/>
      <w:pPr>
        <w:ind w:left="2620" w:hanging="360"/>
      </w:pPr>
    </w:lvl>
    <w:lvl w:ilvl="4" w:tplc="04210019" w:tentative="1">
      <w:start w:val="1"/>
      <w:numFmt w:val="lowerLetter"/>
      <w:lvlText w:val="%5."/>
      <w:lvlJc w:val="left"/>
      <w:pPr>
        <w:ind w:left="3340" w:hanging="360"/>
      </w:pPr>
    </w:lvl>
    <w:lvl w:ilvl="5" w:tplc="0421001B" w:tentative="1">
      <w:start w:val="1"/>
      <w:numFmt w:val="lowerRoman"/>
      <w:lvlText w:val="%6."/>
      <w:lvlJc w:val="right"/>
      <w:pPr>
        <w:ind w:left="4060" w:hanging="180"/>
      </w:pPr>
    </w:lvl>
    <w:lvl w:ilvl="6" w:tplc="0421000F" w:tentative="1">
      <w:start w:val="1"/>
      <w:numFmt w:val="decimal"/>
      <w:lvlText w:val="%7."/>
      <w:lvlJc w:val="left"/>
      <w:pPr>
        <w:ind w:left="4780" w:hanging="360"/>
      </w:pPr>
    </w:lvl>
    <w:lvl w:ilvl="7" w:tplc="04210019" w:tentative="1">
      <w:start w:val="1"/>
      <w:numFmt w:val="lowerLetter"/>
      <w:lvlText w:val="%8."/>
      <w:lvlJc w:val="left"/>
      <w:pPr>
        <w:ind w:left="5500" w:hanging="360"/>
      </w:pPr>
    </w:lvl>
    <w:lvl w:ilvl="8" w:tplc="0421001B" w:tentative="1">
      <w:start w:val="1"/>
      <w:numFmt w:val="lowerRoman"/>
      <w:lvlText w:val="%9."/>
      <w:lvlJc w:val="right"/>
      <w:pPr>
        <w:ind w:left="6220" w:hanging="180"/>
      </w:pPr>
    </w:lvl>
  </w:abstractNum>
  <w:abstractNum w:abstractNumId="2" w15:restartNumberingAfterBreak="0">
    <w:nsid w:val="0E533550"/>
    <w:multiLevelType w:val="hybridMultilevel"/>
    <w:tmpl w:val="E0581F04"/>
    <w:lvl w:ilvl="0" w:tplc="DBA63348">
      <w:start w:val="1"/>
      <w:numFmt w:val="decimal"/>
      <w:lvlText w:val="%1."/>
      <w:lvlJc w:val="left"/>
      <w:pPr>
        <w:ind w:left="460" w:hanging="360"/>
      </w:pPr>
      <w:rPr>
        <w:rFonts w:hint="default"/>
      </w:rPr>
    </w:lvl>
    <w:lvl w:ilvl="1" w:tplc="04210019" w:tentative="1">
      <w:start w:val="1"/>
      <w:numFmt w:val="lowerLetter"/>
      <w:lvlText w:val="%2."/>
      <w:lvlJc w:val="left"/>
      <w:pPr>
        <w:ind w:left="1180" w:hanging="360"/>
      </w:pPr>
    </w:lvl>
    <w:lvl w:ilvl="2" w:tplc="0421001B" w:tentative="1">
      <w:start w:val="1"/>
      <w:numFmt w:val="lowerRoman"/>
      <w:lvlText w:val="%3."/>
      <w:lvlJc w:val="right"/>
      <w:pPr>
        <w:ind w:left="1900" w:hanging="180"/>
      </w:pPr>
    </w:lvl>
    <w:lvl w:ilvl="3" w:tplc="0421000F" w:tentative="1">
      <w:start w:val="1"/>
      <w:numFmt w:val="decimal"/>
      <w:lvlText w:val="%4."/>
      <w:lvlJc w:val="left"/>
      <w:pPr>
        <w:ind w:left="2620" w:hanging="360"/>
      </w:pPr>
    </w:lvl>
    <w:lvl w:ilvl="4" w:tplc="04210019" w:tentative="1">
      <w:start w:val="1"/>
      <w:numFmt w:val="lowerLetter"/>
      <w:lvlText w:val="%5."/>
      <w:lvlJc w:val="left"/>
      <w:pPr>
        <w:ind w:left="3340" w:hanging="360"/>
      </w:pPr>
    </w:lvl>
    <w:lvl w:ilvl="5" w:tplc="0421001B" w:tentative="1">
      <w:start w:val="1"/>
      <w:numFmt w:val="lowerRoman"/>
      <w:lvlText w:val="%6."/>
      <w:lvlJc w:val="right"/>
      <w:pPr>
        <w:ind w:left="4060" w:hanging="180"/>
      </w:pPr>
    </w:lvl>
    <w:lvl w:ilvl="6" w:tplc="0421000F" w:tentative="1">
      <w:start w:val="1"/>
      <w:numFmt w:val="decimal"/>
      <w:lvlText w:val="%7."/>
      <w:lvlJc w:val="left"/>
      <w:pPr>
        <w:ind w:left="4780" w:hanging="360"/>
      </w:pPr>
    </w:lvl>
    <w:lvl w:ilvl="7" w:tplc="04210019" w:tentative="1">
      <w:start w:val="1"/>
      <w:numFmt w:val="lowerLetter"/>
      <w:lvlText w:val="%8."/>
      <w:lvlJc w:val="left"/>
      <w:pPr>
        <w:ind w:left="5500" w:hanging="360"/>
      </w:pPr>
    </w:lvl>
    <w:lvl w:ilvl="8" w:tplc="0421001B" w:tentative="1">
      <w:start w:val="1"/>
      <w:numFmt w:val="lowerRoman"/>
      <w:lvlText w:val="%9."/>
      <w:lvlJc w:val="right"/>
      <w:pPr>
        <w:ind w:left="6220" w:hanging="180"/>
      </w:pPr>
    </w:lvl>
  </w:abstractNum>
  <w:abstractNum w:abstractNumId="3" w15:restartNumberingAfterBreak="0">
    <w:nsid w:val="11B73BFA"/>
    <w:multiLevelType w:val="hybridMultilevel"/>
    <w:tmpl w:val="62F00E94"/>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2944557A"/>
    <w:multiLevelType w:val="hybridMultilevel"/>
    <w:tmpl w:val="93BE6438"/>
    <w:lvl w:ilvl="0" w:tplc="45FAED98">
      <w:start w:val="1"/>
      <w:numFmt w:val="upperLetter"/>
      <w:lvlText w:val="%1."/>
      <w:lvlJc w:val="left"/>
      <w:pPr>
        <w:ind w:left="460" w:hanging="360"/>
      </w:pPr>
      <w:rPr>
        <w:rFonts w:hint="default"/>
      </w:rPr>
    </w:lvl>
    <w:lvl w:ilvl="1" w:tplc="04210019" w:tentative="1">
      <w:start w:val="1"/>
      <w:numFmt w:val="lowerLetter"/>
      <w:lvlText w:val="%2."/>
      <w:lvlJc w:val="left"/>
      <w:pPr>
        <w:ind w:left="1180" w:hanging="360"/>
      </w:pPr>
    </w:lvl>
    <w:lvl w:ilvl="2" w:tplc="0421001B" w:tentative="1">
      <w:start w:val="1"/>
      <w:numFmt w:val="lowerRoman"/>
      <w:lvlText w:val="%3."/>
      <w:lvlJc w:val="right"/>
      <w:pPr>
        <w:ind w:left="1900" w:hanging="180"/>
      </w:pPr>
    </w:lvl>
    <w:lvl w:ilvl="3" w:tplc="0421000F" w:tentative="1">
      <w:start w:val="1"/>
      <w:numFmt w:val="decimal"/>
      <w:lvlText w:val="%4."/>
      <w:lvlJc w:val="left"/>
      <w:pPr>
        <w:ind w:left="2620" w:hanging="360"/>
      </w:pPr>
    </w:lvl>
    <w:lvl w:ilvl="4" w:tplc="04210019" w:tentative="1">
      <w:start w:val="1"/>
      <w:numFmt w:val="lowerLetter"/>
      <w:lvlText w:val="%5."/>
      <w:lvlJc w:val="left"/>
      <w:pPr>
        <w:ind w:left="3340" w:hanging="360"/>
      </w:pPr>
    </w:lvl>
    <w:lvl w:ilvl="5" w:tplc="0421001B" w:tentative="1">
      <w:start w:val="1"/>
      <w:numFmt w:val="lowerRoman"/>
      <w:lvlText w:val="%6."/>
      <w:lvlJc w:val="right"/>
      <w:pPr>
        <w:ind w:left="4060" w:hanging="180"/>
      </w:pPr>
    </w:lvl>
    <w:lvl w:ilvl="6" w:tplc="0421000F" w:tentative="1">
      <w:start w:val="1"/>
      <w:numFmt w:val="decimal"/>
      <w:lvlText w:val="%7."/>
      <w:lvlJc w:val="left"/>
      <w:pPr>
        <w:ind w:left="4780" w:hanging="360"/>
      </w:pPr>
    </w:lvl>
    <w:lvl w:ilvl="7" w:tplc="04210019" w:tentative="1">
      <w:start w:val="1"/>
      <w:numFmt w:val="lowerLetter"/>
      <w:lvlText w:val="%8."/>
      <w:lvlJc w:val="left"/>
      <w:pPr>
        <w:ind w:left="5500" w:hanging="360"/>
      </w:pPr>
    </w:lvl>
    <w:lvl w:ilvl="8" w:tplc="0421001B" w:tentative="1">
      <w:start w:val="1"/>
      <w:numFmt w:val="lowerRoman"/>
      <w:lvlText w:val="%9."/>
      <w:lvlJc w:val="right"/>
      <w:pPr>
        <w:ind w:left="6220" w:hanging="180"/>
      </w:pPr>
    </w:lvl>
  </w:abstractNum>
  <w:abstractNum w:abstractNumId="5" w15:restartNumberingAfterBreak="0">
    <w:nsid w:val="2E455804"/>
    <w:multiLevelType w:val="hybridMultilevel"/>
    <w:tmpl w:val="AD5C2AF0"/>
    <w:lvl w:ilvl="0" w:tplc="98242CE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3854242"/>
    <w:multiLevelType w:val="hybridMultilevel"/>
    <w:tmpl w:val="272ABFFC"/>
    <w:lvl w:ilvl="0" w:tplc="98242CE4">
      <w:start w:val="1"/>
      <w:numFmt w:val="lowerLetter"/>
      <w:lvlText w:val="%1."/>
      <w:lvlJc w:val="left"/>
      <w:pPr>
        <w:ind w:left="1180" w:hanging="360"/>
      </w:pPr>
      <w:rPr>
        <w:rFonts w:hint="default"/>
      </w:rPr>
    </w:lvl>
    <w:lvl w:ilvl="1" w:tplc="38090019" w:tentative="1">
      <w:start w:val="1"/>
      <w:numFmt w:val="lowerLetter"/>
      <w:lvlText w:val="%2."/>
      <w:lvlJc w:val="left"/>
      <w:pPr>
        <w:ind w:left="1540" w:hanging="360"/>
      </w:pPr>
    </w:lvl>
    <w:lvl w:ilvl="2" w:tplc="3809001B" w:tentative="1">
      <w:start w:val="1"/>
      <w:numFmt w:val="lowerRoman"/>
      <w:lvlText w:val="%3."/>
      <w:lvlJc w:val="right"/>
      <w:pPr>
        <w:ind w:left="2260" w:hanging="180"/>
      </w:pPr>
    </w:lvl>
    <w:lvl w:ilvl="3" w:tplc="3809000F" w:tentative="1">
      <w:start w:val="1"/>
      <w:numFmt w:val="decimal"/>
      <w:lvlText w:val="%4."/>
      <w:lvlJc w:val="left"/>
      <w:pPr>
        <w:ind w:left="2980" w:hanging="360"/>
      </w:pPr>
    </w:lvl>
    <w:lvl w:ilvl="4" w:tplc="38090019" w:tentative="1">
      <w:start w:val="1"/>
      <w:numFmt w:val="lowerLetter"/>
      <w:lvlText w:val="%5."/>
      <w:lvlJc w:val="left"/>
      <w:pPr>
        <w:ind w:left="3700" w:hanging="360"/>
      </w:pPr>
    </w:lvl>
    <w:lvl w:ilvl="5" w:tplc="3809001B" w:tentative="1">
      <w:start w:val="1"/>
      <w:numFmt w:val="lowerRoman"/>
      <w:lvlText w:val="%6."/>
      <w:lvlJc w:val="right"/>
      <w:pPr>
        <w:ind w:left="4420" w:hanging="180"/>
      </w:pPr>
    </w:lvl>
    <w:lvl w:ilvl="6" w:tplc="3809000F" w:tentative="1">
      <w:start w:val="1"/>
      <w:numFmt w:val="decimal"/>
      <w:lvlText w:val="%7."/>
      <w:lvlJc w:val="left"/>
      <w:pPr>
        <w:ind w:left="5140" w:hanging="360"/>
      </w:pPr>
    </w:lvl>
    <w:lvl w:ilvl="7" w:tplc="38090019" w:tentative="1">
      <w:start w:val="1"/>
      <w:numFmt w:val="lowerLetter"/>
      <w:lvlText w:val="%8."/>
      <w:lvlJc w:val="left"/>
      <w:pPr>
        <w:ind w:left="5860" w:hanging="360"/>
      </w:pPr>
    </w:lvl>
    <w:lvl w:ilvl="8" w:tplc="3809001B" w:tentative="1">
      <w:start w:val="1"/>
      <w:numFmt w:val="lowerRoman"/>
      <w:lvlText w:val="%9."/>
      <w:lvlJc w:val="right"/>
      <w:pPr>
        <w:ind w:left="6580" w:hanging="180"/>
      </w:pPr>
    </w:lvl>
  </w:abstractNum>
  <w:abstractNum w:abstractNumId="7" w15:restartNumberingAfterBreak="0">
    <w:nsid w:val="3F4034D1"/>
    <w:multiLevelType w:val="hybridMultilevel"/>
    <w:tmpl w:val="C42669A4"/>
    <w:lvl w:ilvl="0" w:tplc="98242CE4">
      <w:start w:val="1"/>
      <w:numFmt w:val="lowerLetter"/>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F524327"/>
    <w:multiLevelType w:val="hybridMultilevel"/>
    <w:tmpl w:val="6414BB82"/>
    <w:lvl w:ilvl="0" w:tplc="107A7A7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0146838"/>
    <w:multiLevelType w:val="hybridMultilevel"/>
    <w:tmpl w:val="001A48E2"/>
    <w:lvl w:ilvl="0" w:tplc="98242CE4">
      <w:start w:val="1"/>
      <w:numFmt w:val="lowerLetter"/>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51515680"/>
    <w:multiLevelType w:val="hybridMultilevel"/>
    <w:tmpl w:val="476EA22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56EF5F62"/>
    <w:multiLevelType w:val="hybridMultilevel"/>
    <w:tmpl w:val="D6F281D6"/>
    <w:lvl w:ilvl="0" w:tplc="0421000F">
      <w:start w:val="1"/>
      <w:numFmt w:val="decimal"/>
      <w:lvlText w:val="%1."/>
      <w:lvlJc w:val="left"/>
      <w:pPr>
        <w:ind w:left="883" w:hanging="360"/>
      </w:pPr>
    </w:lvl>
    <w:lvl w:ilvl="1" w:tplc="04210019" w:tentative="1">
      <w:start w:val="1"/>
      <w:numFmt w:val="lowerLetter"/>
      <w:lvlText w:val="%2."/>
      <w:lvlJc w:val="left"/>
      <w:pPr>
        <w:ind w:left="1603" w:hanging="360"/>
      </w:pPr>
    </w:lvl>
    <w:lvl w:ilvl="2" w:tplc="0421001B" w:tentative="1">
      <w:start w:val="1"/>
      <w:numFmt w:val="lowerRoman"/>
      <w:lvlText w:val="%3."/>
      <w:lvlJc w:val="right"/>
      <w:pPr>
        <w:ind w:left="2323" w:hanging="180"/>
      </w:pPr>
    </w:lvl>
    <w:lvl w:ilvl="3" w:tplc="0421000F" w:tentative="1">
      <w:start w:val="1"/>
      <w:numFmt w:val="decimal"/>
      <w:lvlText w:val="%4."/>
      <w:lvlJc w:val="left"/>
      <w:pPr>
        <w:ind w:left="3043" w:hanging="360"/>
      </w:pPr>
    </w:lvl>
    <w:lvl w:ilvl="4" w:tplc="04210019" w:tentative="1">
      <w:start w:val="1"/>
      <w:numFmt w:val="lowerLetter"/>
      <w:lvlText w:val="%5."/>
      <w:lvlJc w:val="left"/>
      <w:pPr>
        <w:ind w:left="3763" w:hanging="360"/>
      </w:pPr>
    </w:lvl>
    <w:lvl w:ilvl="5" w:tplc="0421001B" w:tentative="1">
      <w:start w:val="1"/>
      <w:numFmt w:val="lowerRoman"/>
      <w:lvlText w:val="%6."/>
      <w:lvlJc w:val="right"/>
      <w:pPr>
        <w:ind w:left="4483" w:hanging="180"/>
      </w:pPr>
    </w:lvl>
    <w:lvl w:ilvl="6" w:tplc="0421000F" w:tentative="1">
      <w:start w:val="1"/>
      <w:numFmt w:val="decimal"/>
      <w:lvlText w:val="%7."/>
      <w:lvlJc w:val="left"/>
      <w:pPr>
        <w:ind w:left="5203" w:hanging="360"/>
      </w:pPr>
    </w:lvl>
    <w:lvl w:ilvl="7" w:tplc="04210019" w:tentative="1">
      <w:start w:val="1"/>
      <w:numFmt w:val="lowerLetter"/>
      <w:lvlText w:val="%8."/>
      <w:lvlJc w:val="left"/>
      <w:pPr>
        <w:ind w:left="5923" w:hanging="360"/>
      </w:pPr>
    </w:lvl>
    <w:lvl w:ilvl="8" w:tplc="0421001B" w:tentative="1">
      <w:start w:val="1"/>
      <w:numFmt w:val="lowerRoman"/>
      <w:lvlText w:val="%9."/>
      <w:lvlJc w:val="right"/>
      <w:pPr>
        <w:ind w:left="6643" w:hanging="180"/>
      </w:pPr>
    </w:lvl>
  </w:abstractNum>
  <w:abstractNum w:abstractNumId="12" w15:restartNumberingAfterBreak="0">
    <w:nsid w:val="601E2313"/>
    <w:multiLevelType w:val="hybridMultilevel"/>
    <w:tmpl w:val="2D5ED994"/>
    <w:lvl w:ilvl="0" w:tplc="05D07198">
      <w:start w:val="1"/>
      <w:numFmt w:val="lowerLetter"/>
      <w:lvlText w:val="%1."/>
      <w:lvlJc w:val="left"/>
      <w:pPr>
        <w:ind w:left="460" w:hanging="360"/>
      </w:pPr>
      <w:rPr>
        <w:rFonts w:hint="default"/>
      </w:rPr>
    </w:lvl>
    <w:lvl w:ilvl="1" w:tplc="04210019" w:tentative="1">
      <w:start w:val="1"/>
      <w:numFmt w:val="lowerLetter"/>
      <w:lvlText w:val="%2."/>
      <w:lvlJc w:val="left"/>
      <w:pPr>
        <w:ind w:left="1180" w:hanging="360"/>
      </w:pPr>
    </w:lvl>
    <w:lvl w:ilvl="2" w:tplc="0421001B" w:tentative="1">
      <w:start w:val="1"/>
      <w:numFmt w:val="lowerRoman"/>
      <w:lvlText w:val="%3."/>
      <w:lvlJc w:val="right"/>
      <w:pPr>
        <w:ind w:left="1900" w:hanging="180"/>
      </w:pPr>
    </w:lvl>
    <w:lvl w:ilvl="3" w:tplc="0421000F" w:tentative="1">
      <w:start w:val="1"/>
      <w:numFmt w:val="decimal"/>
      <w:lvlText w:val="%4."/>
      <w:lvlJc w:val="left"/>
      <w:pPr>
        <w:ind w:left="2620" w:hanging="360"/>
      </w:pPr>
    </w:lvl>
    <w:lvl w:ilvl="4" w:tplc="04210019" w:tentative="1">
      <w:start w:val="1"/>
      <w:numFmt w:val="lowerLetter"/>
      <w:lvlText w:val="%5."/>
      <w:lvlJc w:val="left"/>
      <w:pPr>
        <w:ind w:left="3340" w:hanging="360"/>
      </w:pPr>
    </w:lvl>
    <w:lvl w:ilvl="5" w:tplc="0421001B" w:tentative="1">
      <w:start w:val="1"/>
      <w:numFmt w:val="lowerRoman"/>
      <w:lvlText w:val="%6."/>
      <w:lvlJc w:val="right"/>
      <w:pPr>
        <w:ind w:left="4060" w:hanging="180"/>
      </w:pPr>
    </w:lvl>
    <w:lvl w:ilvl="6" w:tplc="0421000F" w:tentative="1">
      <w:start w:val="1"/>
      <w:numFmt w:val="decimal"/>
      <w:lvlText w:val="%7."/>
      <w:lvlJc w:val="left"/>
      <w:pPr>
        <w:ind w:left="4780" w:hanging="360"/>
      </w:pPr>
    </w:lvl>
    <w:lvl w:ilvl="7" w:tplc="04210019" w:tentative="1">
      <w:start w:val="1"/>
      <w:numFmt w:val="lowerLetter"/>
      <w:lvlText w:val="%8."/>
      <w:lvlJc w:val="left"/>
      <w:pPr>
        <w:ind w:left="5500" w:hanging="360"/>
      </w:pPr>
    </w:lvl>
    <w:lvl w:ilvl="8" w:tplc="0421001B" w:tentative="1">
      <w:start w:val="1"/>
      <w:numFmt w:val="lowerRoman"/>
      <w:lvlText w:val="%9."/>
      <w:lvlJc w:val="right"/>
      <w:pPr>
        <w:ind w:left="6220" w:hanging="180"/>
      </w:pPr>
    </w:lvl>
  </w:abstractNum>
  <w:abstractNum w:abstractNumId="13" w15:restartNumberingAfterBreak="0">
    <w:nsid w:val="62756695"/>
    <w:multiLevelType w:val="hybridMultilevel"/>
    <w:tmpl w:val="718EF834"/>
    <w:lvl w:ilvl="0" w:tplc="98242CE4">
      <w:start w:val="1"/>
      <w:numFmt w:val="lowerLetter"/>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693F64E6"/>
    <w:multiLevelType w:val="hybridMultilevel"/>
    <w:tmpl w:val="B322A98C"/>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6CEA11A5"/>
    <w:multiLevelType w:val="hybridMultilevel"/>
    <w:tmpl w:val="50AE7B32"/>
    <w:lvl w:ilvl="0" w:tplc="0421000F">
      <w:start w:val="1"/>
      <w:numFmt w:val="decimal"/>
      <w:lvlText w:val="%1."/>
      <w:lvlJc w:val="left"/>
      <w:pPr>
        <w:ind w:left="883" w:hanging="360"/>
      </w:pPr>
    </w:lvl>
    <w:lvl w:ilvl="1" w:tplc="04210019" w:tentative="1">
      <w:start w:val="1"/>
      <w:numFmt w:val="lowerLetter"/>
      <w:lvlText w:val="%2."/>
      <w:lvlJc w:val="left"/>
      <w:pPr>
        <w:ind w:left="1603" w:hanging="360"/>
      </w:pPr>
    </w:lvl>
    <w:lvl w:ilvl="2" w:tplc="0421001B" w:tentative="1">
      <w:start w:val="1"/>
      <w:numFmt w:val="lowerRoman"/>
      <w:lvlText w:val="%3."/>
      <w:lvlJc w:val="right"/>
      <w:pPr>
        <w:ind w:left="2323" w:hanging="180"/>
      </w:pPr>
    </w:lvl>
    <w:lvl w:ilvl="3" w:tplc="0421000F" w:tentative="1">
      <w:start w:val="1"/>
      <w:numFmt w:val="decimal"/>
      <w:lvlText w:val="%4."/>
      <w:lvlJc w:val="left"/>
      <w:pPr>
        <w:ind w:left="3043" w:hanging="360"/>
      </w:pPr>
    </w:lvl>
    <w:lvl w:ilvl="4" w:tplc="04210019" w:tentative="1">
      <w:start w:val="1"/>
      <w:numFmt w:val="lowerLetter"/>
      <w:lvlText w:val="%5."/>
      <w:lvlJc w:val="left"/>
      <w:pPr>
        <w:ind w:left="3763" w:hanging="360"/>
      </w:pPr>
    </w:lvl>
    <w:lvl w:ilvl="5" w:tplc="0421001B" w:tentative="1">
      <w:start w:val="1"/>
      <w:numFmt w:val="lowerRoman"/>
      <w:lvlText w:val="%6."/>
      <w:lvlJc w:val="right"/>
      <w:pPr>
        <w:ind w:left="4483" w:hanging="180"/>
      </w:pPr>
    </w:lvl>
    <w:lvl w:ilvl="6" w:tplc="0421000F" w:tentative="1">
      <w:start w:val="1"/>
      <w:numFmt w:val="decimal"/>
      <w:lvlText w:val="%7."/>
      <w:lvlJc w:val="left"/>
      <w:pPr>
        <w:ind w:left="5203" w:hanging="360"/>
      </w:pPr>
    </w:lvl>
    <w:lvl w:ilvl="7" w:tplc="04210019" w:tentative="1">
      <w:start w:val="1"/>
      <w:numFmt w:val="lowerLetter"/>
      <w:lvlText w:val="%8."/>
      <w:lvlJc w:val="left"/>
      <w:pPr>
        <w:ind w:left="5923" w:hanging="360"/>
      </w:pPr>
    </w:lvl>
    <w:lvl w:ilvl="8" w:tplc="0421001B" w:tentative="1">
      <w:start w:val="1"/>
      <w:numFmt w:val="lowerRoman"/>
      <w:lvlText w:val="%9."/>
      <w:lvlJc w:val="right"/>
      <w:pPr>
        <w:ind w:left="6643" w:hanging="180"/>
      </w:pPr>
    </w:lvl>
  </w:abstractNum>
  <w:abstractNum w:abstractNumId="16" w15:restartNumberingAfterBreak="0">
    <w:nsid w:val="73931B60"/>
    <w:multiLevelType w:val="hybridMultilevel"/>
    <w:tmpl w:val="BBD8007C"/>
    <w:lvl w:ilvl="0" w:tplc="0421000F">
      <w:start w:val="1"/>
      <w:numFmt w:val="decimal"/>
      <w:lvlText w:val="%1."/>
      <w:lvlJc w:val="left"/>
      <w:pPr>
        <w:ind w:left="820" w:hanging="360"/>
      </w:pPr>
    </w:lvl>
    <w:lvl w:ilvl="1" w:tplc="04210019" w:tentative="1">
      <w:start w:val="1"/>
      <w:numFmt w:val="lowerLetter"/>
      <w:lvlText w:val="%2."/>
      <w:lvlJc w:val="left"/>
      <w:pPr>
        <w:ind w:left="1540" w:hanging="360"/>
      </w:pPr>
    </w:lvl>
    <w:lvl w:ilvl="2" w:tplc="0421001B" w:tentative="1">
      <w:start w:val="1"/>
      <w:numFmt w:val="lowerRoman"/>
      <w:lvlText w:val="%3."/>
      <w:lvlJc w:val="right"/>
      <w:pPr>
        <w:ind w:left="2260" w:hanging="180"/>
      </w:pPr>
    </w:lvl>
    <w:lvl w:ilvl="3" w:tplc="0421000F" w:tentative="1">
      <w:start w:val="1"/>
      <w:numFmt w:val="decimal"/>
      <w:lvlText w:val="%4."/>
      <w:lvlJc w:val="left"/>
      <w:pPr>
        <w:ind w:left="2980" w:hanging="360"/>
      </w:pPr>
    </w:lvl>
    <w:lvl w:ilvl="4" w:tplc="04210019" w:tentative="1">
      <w:start w:val="1"/>
      <w:numFmt w:val="lowerLetter"/>
      <w:lvlText w:val="%5."/>
      <w:lvlJc w:val="left"/>
      <w:pPr>
        <w:ind w:left="3700" w:hanging="360"/>
      </w:pPr>
    </w:lvl>
    <w:lvl w:ilvl="5" w:tplc="0421001B" w:tentative="1">
      <w:start w:val="1"/>
      <w:numFmt w:val="lowerRoman"/>
      <w:lvlText w:val="%6."/>
      <w:lvlJc w:val="right"/>
      <w:pPr>
        <w:ind w:left="4420" w:hanging="180"/>
      </w:pPr>
    </w:lvl>
    <w:lvl w:ilvl="6" w:tplc="0421000F" w:tentative="1">
      <w:start w:val="1"/>
      <w:numFmt w:val="decimal"/>
      <w:lvlText w:val="%7."/>
      <w:lvlJc w:val="left"/>
      <w:pPr>
        <w:ind w:left="5140" w:hanging="360"/>
      </w:pPr>
    </w:lvl>
    <w:lvl w:ilvl="7" w:tplc="04210019" w:tentative="1">
      <w:start w:val="1"/>
      <w:numFmt w:val="lowerLetter"/>
      <w:lvlText w:val="%8."/>
      <w:lvlJc w:val="left"/>
      <w:pPr>
        <w:ind w:left="5860" w:hanging="360"/>
      </w:pPr>
    </w:lvl>
    <w:lvl w:ilvl="8" w:tplc="0421001B" w:tentative="1">
      <w:start w:val="1"/>
      <w:numFmt w:val="lowerRoman"/>
      <w:lvlText w:val="%9."/>
      <w:lvlJc w:val="right"/>
      <w:pPr>
        <w:ind w:left="6580" w:hanging="180"/>
      </w:pPr>
    </w:lvl>
  </w:abstractNum>
  <w:abstractNum w:abstractNumId="17" w15:restartNumberingAfterBreak="0">
    <w:nsid w:val="773A3A20"/>
    <w:multiLevelType w:val="hybridMultilevel"/>
    <w:tmpl w:val="3894F0C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2"/>
  </w:num>
  <w:num w:numId="2">
    <w:abstractNumId w:val="15"/>
  </w:num>
  <w:num w:numId="3">
    <w:abstractNumId w:val="11"/>
  </w:num>
  <w:num w:numId="4">
    <w:abstractNumId w:val="16"/>
  </w:num>
  <w:num w:numId="5">
    <w:abstractNumId w:val="0"/>
  </w:num>
  <w:num w:numId="6">
    <w:abstractNumId w:val="3"/>
  </w:num>
  <w:num w:numId="7">
    <w:abstractNumId w:val="4"/>
  </w:num>
  <w:num w:numId="8">
    <w:abstractNumId w:val="2"/>
  </w:num>
  <w:num w:numId="9">
    <w:abstractNumId w:val="1"/>
  </w:num>
  <w:num w:numId="10">
    <w:abstractNumId w:val="17"/>
  </w:num>
  <w:num w:numId="11">
    <w:abstractNumId w:val="14"/>
  </w:num>
  <w:num w:numId="12">
    <w:abstractNumId w:val="10"/>
  </w:num>
  <w:num w:numId="13">
    <w:abstractNumId w:val="5"/>
  </w:num>
  <w:num w:numId="14">
    <w:abstractNumId w:val="9"/>
  </w:num>
  <w:num w:numId="15">
    <w:abstractNumId w:val="13"/>
  </w:num>
  <w:num w:numId="16">
    <w:abstractNumId w:val="7"/>
  </w:num>
  <w:num w:numId="17">
    <w:abstractNumId w:val="6"/>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76B0"/>
    <w:rsid w:val="000267FF"/>
    <w:rsid w:val="00035634"/>
    <w:rsid w:val="00040CA7"/>
    <w:rsid w:val="00053466"/>
    <w:rsid w:val="0005394E"/>
    <w:rsid w:val="00093795"/>
    <w:rsid w:val="00097D4B"/>
    <w:rsid w:val="000A6920"/>
    <w:rsid w:val="000B1905"/>
    <w:rsid w:val="000B3903"/>
    <w:rsid w:val="000B56D1"/>
    <w:rsid w:val="000D09C6"/>
    <w:rsid w:val="000F3641"/>
    <w:rsid w:val="00144276"/>
    <w:rsid w:val="00157F06"/>
    <w:rsid w:val="00173704"/>
    <w:rsid w:val="0017791F"/>
    <w:rsid w:val="001A6FD8"/>
    <w:rsid w:val="001C4487"/>
    <w:rsid w:val="001C714D"/>
    <w:rsid w:val="00263A34"/>
    <w:rsid w:val="00265E69"/>
    <w:rsid w:val="0027156A"/>
    <w:rsid w:val="002C13BD"/>
    <w:rsid w:val="002D466C"/>
    <w:rsid w:val="002E6CA3"/>
    <w:rsid w:val="00300247"/>
    <w:rsid w:val="003017A3"/>
    <w:rsid w:val="00301873"/>
    <w:rsid w:val="0030569D"/>
    <w:rsid w:val="003240F4"/>
    <w:rsid w:val="003256AB"/>
    <w:rsid w:val="00396A6B"/>
    <w:rsid w:val="003B2490"/>
    <w:rsid w:val="003E0CDF"/>
    <w:rsid w:val="003E2D31"/>
    <w:rsid w:val="003E6236"/>
    <w:rsid w:val="003E7F6E"/>
    <w:rsid w:val="004027BD"/>
    <w:rsid w:val="00426BAF"/>
    <w:rsid w:val="00452F6D"/>
    <w:rsid w:val="004539F1"/>
    <w:rsid w:val="00455375"/>
    <w:rsid w:val="00460CE9"/>
    <w:rsid w:val="00464D48"/>
    <w:rsid w:val="00482B76"/>
    <w:rsid w:val="00494381"/>
    <w:rsid w:val="00494446"/>
    <w:rsid w:val="004B76B0"/>
    <w:rsid w:val="004C755B"/>
    <w:rsid w:val="004D4740"/>
    <w:rsid w:val="004D4FF5"/>
    <w:rsid w:val="004E2EE1"/>
    <w:rsid w:val="004F2CAC"/>
    <w:rsid w:val="004F5905"/>
    <w:rsid w:val="004F5EC4"/>
    <w:rsid w:val="0050178F"/>
    <w:rsid w:val="00514808"/>
    <w:rsid w:val="0052464A"/>
    <w:rsid w:val="00524DE4"/>
    <w:rsid w:val="00525E75"/>
    <w:rsid w:val="00551C8B"/>
    <w:rsid w:val="00554CA8"/>
    <w:rsid w:val="00560188"/>
    <w:rsid w:val="00561858"/>
    <w:rsid w:val="00573CFB"/>
    <w:rsid w:val="00582B01"/>
    <w:rsid w:val="005963C7"/>
    <w:rsid w:val="005A164C"/>
    <w:rsid w:val="005A71C2"/>
    <w:rsid w:val="005B11B1"/>
    <w:rsid w:val="005B267D"/>
    <w:rsid w:val="005B4587"/>
    <w:rsid w:val="005B5B5B"/>
    <w:rsid w:val="005C5604"/>
    <w:rsid w:val="005D2106"/>
    <w:rsid w:val="005D4479"/>
    <w:rsid w:val="00601A32"/>
    <w:rsid w:val="00610DF2"/>
    <w:rsid w:val="00641C6D"/>
    <w:rsid w:val="006744BB"/>
    <w:rsid w:val="00687136"/>
    <w:rsid w:val="00696821"/>
    <w:rsid w:val="00696976"/>
    <w:rsid w:val="006A673F"/>
    <w:rsid w:val="006D2E8A"/>
    <w:rsid w:val="006E6013"/>
    <w:rsid w:val="006E637A"/>
    <w:rsid w:val="006F2BC9"/>
    <w:rsid w:val="007010F4"/>
    <w:rsid w:val="00703A67"/>
    <w:rsid w:val="0072324E"/>
    <w:rsid w:val="0073423C"/>
    <w:rsid w:val="00747D9A"/>
    <w:rsid w:val="00755914"/>
    <w:rsid w:val="00783F4B"/>
    <w:rsid w:val="00793ABD"/>
    <w:rsid w:val="007A3369"/>
    <w:rsid w:val="007A7DEE"/>
    <w:rsid w:val="007D1848"/>
    <w:rsid w:val="007D5B60"/>
    <w:rsid w:val="007F57DC"/>
    <w:rsid w:val="00844F6F"/>
    <w:rsid w:val="008709DE"/>
    <w:rsid w:val="008712CE"/>
    <w:rsid w:val="00886BDF"/>
    <w:rsid w:val="0089199D"/>
    <w:rsid w:val="008970EB"/>
    <w:rsid w:val="008A3F8B"/>
    <w:rsid w:val="008A7CCF"/>
    <w:rsid w:val="008C0097"/>
    <w:rsid w:val="008D1E7F"/>
    <w:rsid w:val="008F14F8"/>
    <w:rsid w:val="008F445F"/>
    <w:rsid w:val="008F5E4F"/>
    <w:rsid w:val="008F6F48"/>
    <w:rsid w:val="00947965"/>
    <w:rsid w:val="00962512"/>
    <w:rsid w:val="0097249A"/>
    <w:rsid w:val="00975AF7"/>
    <w:rsid w:val="009921EB"/>
    <w:rsid w:val="00997C49"/>
    <w:rsid w:val="009A5B23"/>
    <w:rsid w:val="009B1F3A"/>
    <w:rsid w:val="009B2CA5"/>
    <w:rsid w:val="009B6420"/>
    <w:rsid w:val="009B6DA8"/>
    <w:rsid w:val="009B6E9E"/>
    <w:rsid w:val="009C146C"/>
    <w:rsid w:val="009C4700"/>
    <w:rsid w:val="009D070E"/>
    <w:rsid w:val="009D4628"/>
    <w:rsid w:val="009F270E"/>
    <w:rsid w:val="00A04A5D"/>
    <w:rsid w:val="00A1107F"/>
    <w:rsid w:val="00A34D2B"/>
    <w:rsid w:val="00A35F2C"/>
    <w:rsid w:val="00A41D39"/>
    <w:rsid w:val="00A6073A"/>
    <w:rsid w:val="00A623EF"/>
    <w:rsid w:val="00A62EED"/>
    <w:rsid w:val="00A67A7E"/>
    <w:rsid w:val="00A67FD4"/>
    <w:rsid w:val="00A707D1"/>
    <w:rsid w:val="00A777D1"/>
    <w:rsid w:val="00A842F3"/>
    <w:rsid w:val="00AA0D4E"/>
    <w:rsid w:val="00AA739C"/>
    <w:rsid w:val="00AE107A"/>
    <w:rsid w:val="00AE1DB3"/>
    <w:rsid w:val="00AF21ED"/>
    <w:rsid w:val="00AF3644"/>
    <w:rsid w:val="00AF3726"/>
    <w:rsid w:val="00AF513A"/>
    <w:rsid w:val="00B15B4E"/>
    <w:rsid w:val="00B733D8"/>
    <w:rsid w:val="00B803D4"/>
    <w:rsid w:val="00BA0F8B"/>
    <w:rsid w:val="00BA7E71"/>
    <w:rsid w:val="00BB23B1"/>
    <w:rsid w:val="00BB2FA9"/>
    <w:rsid w:val="00BB445D"/>
    <w:rsid w:val="00BC7BAA"/>
    <w:rsid w:val="00BD4352"/>
    <w:rsid w:val="00BF5998"/>
    <w:rsid w:val="00C207DE"/>
    <w:rsid w:val="00C30059"/>
    <w:rsid w:val="00C3189E"/>
    <w:rsid w:val="00C541E7"/>
    <w:rsid w:val="00C567D1"/>
    <w:rsid w:val="00C90BDF"/>
    <w:rsid w:val="00CA4CD9"/>
    <w:rsid w:val="00CA7561"/>
    <w:rsid w:val="00CD2D6F"/>
    <w:rsid w:val="00D03D02"/>
    <w:rsid w:val="00D2395F"/>
    <w:rsid w:val="00D37E29"/>
    <w:rsid w:val="00D46A21"/>
    <w:rsid w:val="00D50720"/>
    <w:rsid w:val="00D536A1"/>
    <w:rsid w:val="00D65AAE"/>
    <w:rsid w:val="00D865BC"/>
    <w:rsid w:val="00D97F43"/>
    <w:rsid w:val="00DA4018"/>
    <w:rsid w:val="00DA5009"/>
    <w:rsid w:val="00DA62CE"/>
    <w:rsid w:val="00DC231C"/>
    <w:rsid w:val="00DF14FC"/>
    <w:rsid w:val="00E15510"/>
    <w:rsid w:val="00E16079"/>
    <w:rsid w:val="00E221D7"/>
    <w:rsid w:val="00E65587"/>
    <w:rsid w:val="00E763EF"/>
    <w:rsid w:val="00E91F32"/>
    <w:rsid w:val="00EB0472"/>
    <w:rsid w:val="00EB236C"/>
    <w:rsid w:val="00EB44CA"/>
    <w:rsid w:val="00EB7A72"/>
    <w:rsid w:val="00ED1120"/>
    <w:rsid w:val="00EE239E"/>
    <w:rsid w:val="00EF3A1D"/>
    <w:rsid w:val="00F145FB"/>
    <w:rsid w:val="00F26A2A"/>
    <w:rsid w:val="00F32B13"/>
    <w:rsid w:val="00F400C6"/>
    <w:rsid w:val="00F6418D"/>
    <w:rsid w:val="00F6658A"/>
    <w:rsid w:val="00F67EEB"/>
    <w:rsid w:val="00F734C3"/>
    <w:rsid w:val="00F77901"/>
    <w:rsid w:val="00F934E3"/>
    <w:rsid w:val="00FA64B8"/>
    <w:rsid w:val="00FD30D8"/>
    <w:rsid w:val="00FE4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9BC4A"/>
  <w15:docId w15:val="{7D6C3791-AABF-4666-A8F6-E58D64115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line="274" w:lineRule="exact"/>
      <w:ind w:left="100"/>
      <w:outlineLvl w:val="0"/>
    </w:pPr>
    <w:rPr>
      <w:b/>
      <w:bCs/>
      <w:sz w:val="24"/>
      <w:szCs w:val="24"/>
    </w:rPr>
  </w:style>
  <w:style w:type="paragraph" w:styleId="Heading2">
    <w:name w:val="heading 2"/>
    <w:basedOn w:val="Normal"/>
    <w:next w:val="Normal"/>
    <w:link w:val="Heading2Char"/>
    <w:uiPriority w:val="9"/>
    <w:semiHidden/>
    <w:unhideWhenUsed/>
    <w:qFormat/>
    <w:rsid w:val="00AF372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AF372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210"/>
      <w:ind w:left="779" w:right="799"/>
      <w:jc w:val="center"/>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464D48"/>
    <w:pPr>
      <w:tabs>
        <w:tab w:val="center" w:pos="4513"/>
        <w:tab w:val="right" w:pos="9026"/>
      </w:tabs>
    </w:pPr>
  </w:style>
  <w:style w:type="character" w:customStyle="1" w:styleId="HeaderChar">
    <w:name w:val="Header Char"/>
    <w:basedOn w:val="DefaultParagraphFont"/>
    <w:link w:val="Header"/>
    <w:uiPriority w:val="99"/>
    <w:rsid w:val="00464D48"/>
    <w:rPr>
      <w:rFonts w:ascii="Times New Roman" w:eastAsia="Times New Roman" w:hAnsi="Times New Roman" w:cs="Times New Roman"/>
      <w:lang w:val="id"/>
    </w:rPr>
  </w:style>
  <w:style w:type="paragraph" w:styleId="Footer">
    <w:name w:val="footer"/>
    <w:basedOn w:val="Normal"/>
    <w:link w:val="FooterChar"/>
    <w:uiPriority w:val="99"/>
    <w:unhideWhenUsed/>
    <w:rsid w:val="00464D48"/>
    <w:pPr>
      <w:tabs>
        <w:tab w:val="center" w:pos="4513"/>
        <w:tab w:val="right" w:pos="9026"/>
      </w:tabs>
    </w:pPr>
  </w:style>
  <w:style w:type="character" w:customStyle="1" w:styleId="FooterChar">
    <w:name w:val="Footer Char"/>
    <w:basedOn w:val="DefaultParagraphFont"/>
    <w:link w:val="Footer"/>
    <w:uiPriority w:val="99"/>
    <w:rsid w:val="00464D48"/>
    <w:rPr>
      <w:rFonts w:ascii="Times New Roman" w:eastAsia="Times New Roman" w:hAnsi="Times New Roman" w:cs="Times New Roman"/>
      <w:lang w:val="id"/>
    </w:rPr>
  </w:style>
  <w:style w:type="table" w:styleId="TableGrid">
    <w:name w:val="Table Grid"/>
    <w:basedOn w:val="TableNormal"/>
    <w:uiPriority w:val="39"/>
    <w:rsid w:val="004D4F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C4700"/>
    <w:rPr>
      <w:sz w:val="20"/>
      <w:szCs w:val="20"/>
    </w:rPr>
  </w:style>
  <w:style w:type="character" w:customStyle="1" w:styleId="FootnoteTextChar">
    <w:name w:val="Footnote Text Char"/>
    <w:basedOn w:val="DefaultParagraphFont"/>
    <w:link w:val="FootnoteText"/>
    <w:uiPriority w:val="99"/>
    <w:semiHidden/>
    <w:rsid w:val="009C4700"/>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9C4700"/>
    <w:rPr>
      <w:vertAlign w:val="superscript"/>
    </w:rPr>
  </w:style>
  <w:style w:type="character" w:styleId="Hyperlink">
    <w:name w:val="Hyperlink"/>
    <w:basedOn w:val="DefaultParagraphFont"/>
    <w:uiPriority w:val="99"/>
    <w:unhideWhenUsed/>
    <w:rsid w:val="00093795"/>
    <w:rPr>
      <w:color w:val="0000FF"/>
      <w:u w:val="single"/>
    </w:rPr>
  </w:style>
  <w:style w:type="paragraph" w:styleId="NormalWeb">
    <w:name w:val="Normal (Web)"/>
    <w:basedOn w:val="Normal"/>
    <w:uiPriority w:val="99"/>
    <w:unhideWhenUsed/>
    <w:rsid w:val="00554CA8"/>
    <w:pPr>
      <w:widowControl/>
      <w:autoSpaceDE/>
      <w:autoSpaceDN/>
      <w:spacing w:before="100" w:beforeAutospacing="1" w:after="100" w:afterAutospacing="1"/>
    </w:pPr>
    <w:rPr>
      <w:sz w:val="24"/>
      <w:szCs w:val="24"/>
      <w:lang w:val="en-ID" w:eastAsia="en-ID"/>
    </w:rPr>
  </w:style>
  <w:style w:type="character" w:customStyle="1" w:styleId="UnresolvedMention1">
    <w:name w:val="Unresolved Mention1"/>
    <w:basedOn w:val="DefaultParagraphFont"/>
    <w:uiPriority w:val="99"/>
    <w:semiHidden/>
    <w:unhideWhenUsed/>
    <w:rsid w:val="00554CA8"/>
    <w:rPr>
      <w:color w:val="605E5C"/>
      <w:shd w:val="clear" w:color="auto" w:fill="E1DFDD"/>
    </w:rPr>
  </w:style>
  <w:style w:type="character" w:styleId="Emphasis">
    <w:name w:val="Emphasis"/>
    <w:basedOn w:val="DefaultParagraphFont"/>
    <w:uiPriority w:val="20"/>
    <w:qFormat/>
    <w:rsid w:val="007D5B60"/>
    <w:rPr>
      <w:i/>
      <w:iCs/>
    </w:rPr>
  </w:style>
  <w:style w:type="character" w:styleId="Strong">
    <w:name w:val="Strong"/>
    <w:basedOn w:val="DefaultParagraphFont"/>
    <w:uiPriority w:val="22"/>
    <w:qFormat/>
    <w:rsid w:val="007D5B60"/>
    <w:rPr>
      <w:b/>
      <w:bCs/>
    </w:rPr>
  </w:style>
  <w:style w:type="character" w:customStyle="1" w:styleId="selectable-text">
    <w:name w:val="selectable-text"/>
    <w:basedOn w:val="DefaultParagraphFont"/>
    <w:rsid w:val="008A3F8B"/>
  </w:style>
  <w:style w:type="character" w:customStyle="1" w:styleId="Heading2Char">
    <w:name w:val="Heading 2 Char"/>
    <w:basedOn w:val="DefaultParagraphFont"/>
    <w:link w:val="Heading2"/>
    <w:uiPriority w:val="9"/>
    <w:semiHidden/>
    <w:rsid w:val="00AF3726"/>
    <w:rPr>
      <w:rFonts w:asciiTheme="majorHAnsi" w:eastAsiaTheme="majorEastAsia" w:hAnsiTheme="majorHAnsi" w:cstheme="majorBidi"/>
      <w:color w:val="365F91" w:themeColor="accent1" w:themeShade="BF"/>
      <w:sz w:val="26"/>
      <w:szCs w:val="26"/>
      <w:lang w:val="id"/>
    </w:rPr>
  </w:style>
  <w:style w:type="character" w:customStyle="1" w:styleId="Heading3Char">
    <w:name w:val="Heading 3 Char"/>
    <w:basedOn w:val="DefaultParagraphFont"/>
    <w:link w:val="Heading3"/>
    <w:uiPriority w:val="9"/>
    <w:semiHidden/>
    <w:rsid w:val="00AF3726"/>
    <w:rPr>
      <w:rFonts w:asciiTheme="majorHAnsi" w:eastAsiaTheme="majorEastAsia" w:hAnsiTheme="majorHAnsi" w:cstheme="majorBidi"/>
      <w:color w:val="243F60" w:themeColor="accent1" w:themeShade="7F"/>
      <w:sz w:val="24"/>
      <w:szCs w:val="24"/>
      <w:lang w:val="id"/>
    </w:rPr>
  </w:style>
  <w:style w:type="character" w:styleId="CommentReference">
    <w:name w:val="annotation reference"/>
    <w:basedOn w:val="DefaultParagraphFont"/>
    <w:uiPriority w:val="99"/>
    <w:semiHidden/>
    <w:unhideWhenUsed/>
    <w:rsid w:val="003B2490"/>
    <w:rPr>
      <w:sz w:val="16"/>
      <w:szCs w:val="16"/>
    </w:rPr>
  </w:style>
  <w:style w:type="paragraph" w:styleId="CommentText">
    <w:name w:val="annotation text"/>
    <w:basedOn w:val="Normal"/>
    <w:link w:val="CommentTextChar"/>
    <w:uiPriority w:val="99"/>
    <w:semiHidden/>
    <w:unhideWhenUsed/>
    <w:rsid w:val="003B2490"/>
    <w:rPr>
      <w:sz w:val="20"/>
      <w:szCs w:val="20"/>
    </w:rPr>
  </w:style>
  <w:style w:type="character" w:customStyle="1" w:styleId="CommentTextChar">
    <w:name w:val="Comment Text Char"/>
    <w:basedOn w:val="DefaultParagraphFont"/>
    <w:link w:val="CommentText"/>
    <w:uiPriority w:val="99"/>
    <w:semiHidden/>
    <w:rsid w:val="003B2490"/>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3B2490"/>
    <w:rPr>
      <w:b/>
      <w:bCs/>
    </w:rPr>
  </w:style>
  <w:style w:type="character" w:customStyle="1" w:styleId="CommentSubjectChar">
    <w:name w:val="Comment Subject Char"/>
    <w:basedOn w:val="CommentTextChar"/>
    <w:link w:val="CommentSubject"/>
    <w:uiPriority w:val="99"/>
    <w:semiHidden/>
    <w:rsid w:val="003B2490"/>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3B2490"/>
    <w:rPr>
      <w:rFonts w:ascii="Tahoma" w:hAnsi="Tahoma" w:cs="Tahoma"/>
      <w:sz w:val="16"/>
      <w:szCs w:val="16"/>
    </w:rPr>
  </w:style>
  <w:style w:type="character" w:customStyle="1" w:styleId="BalloonTextChar">
    <w:name w:val="Balloon Text Char"/>
    <w:basedOn w:val="DefaultParagraphFont"/>
    <w:link w:val="BalloonText"/>
    <w:uiPriority w:val="99"/>
    <w:semiHidden/>
    <w:rsid w:val="003B2490"/>
    <w:rPr>
      <w:rFonts w:ascii="Tahoma" w:eastAsia="Times New Roman"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077057">
      <w:bodyDiv w:val="1"/>
      <w:marLeft w:val="0"/>
      <w:marRight w:val="0"/>
      <w:marTop w:val="0"/>
      <w:marBottom w:val="0"/>
      <w:divBdr>
        <w:top w:val="none" w:sz="0" w:space="0" w:color="auto"/>
        <w:left w:val="none" w:sz="0" w:space="0" w:color="auto"/>
        <w:bottom w:val="none" w:sz="0" w:space="0" w:color="auto"/>
        <w:right w:val="none" w:sz="0" w:space="0" w:color="auto"/>
      </w:divBdr>
    </w:div>
    <w:div w:id="75136075">
      <w:bodyDiv w:val="1"/>
      <w:marLeft w:val="0"/>
      <w:marRight w:val="0"/>
      <w:marTop w:val="0"/>
      <w:marBottom w:val="0"/>
      <w:divBdr>
        <w:top w:val="none" w:sz="0" w:space="0" w:color="auto"/>
        <w:left w:val="none" w:sz="0" w:space="0" w:color="auto"/>
        <w:bottom w:val="none" w:sz="0" w:space="0" w:color="auto"/>
        <w:right w:val="none" w:sz="0" w:space="0" w:color="auto"/>
      </w:divBdr>
    </w:div>
    <w:div w:id="151533062">
      <w:bodyDiv w:val="1"/>
      <w:marLeft w:val="0"/>
      <w:marRight w:val="0"/>
      <w:marTop w:val="0"/>
      <w:marBottom w:val="0"/>
      <w:divBdr>
        <w:top w:val="none" w:sz="0" w:space="0" w:color="auto"/>
        <w:left w:val="none" w:sz="0" w:space="0" w:color="auto"/>
        <w:bottom w:val="none" w:sz="0" w:space="0" w:color="auto"/>
        <w:right w:val="none" w:sz="0" w:space="0" w:color="auto"/>
      </w:divBdr>
    </w:div>
    <w:div w:id="220406600">
      <w:bodyDiv w:val="1"/>
      <w:marLeft w:val="0"/>
      <w:marRight w:val="0"/>
      <w:marTop w:val="0"/>
      <w:marBottom w:val="0"/>
      <w:divBdr>
        <w:top w:val="none" w:sz="0" w:space="0" w:color="auto"/>
        <w:left w:val="none" w:sz="0" w:space="0" w:color="auto"/>
        <w:bottom w:val="none" w:sz="0" w:space="0" w:color="auto"/>
        <w:right w:val="none" w:sz="0" w:space="0" w:color="auto"/>
      </w:divBdr>
    </w:div>
    <w:div w:id="263927267">
      <w:bodyDiv w:val="1"/>
      <w:marLeft w:val="0"/>
      <w:marRight w:val="0"/>
      <w:marTop w:val="0"/>
      <w:marBottom w:val="0"/>
      <w:divBdr>
        <w:top w:val="none" w:sz="0" w:space="0" w:color="auto"/>
        <w:left w:val="none" w:sz="0" w:space="0" w:color="auto"/>
        <w:bottom w:val="none" w:sz="0" w:space="0" w:color="auto"/>
        <w:right w:val="none" w:sz="0" w:space="0" w:color="auto"/>
      </w:divBdr>
    </w:div>
    <w:div w:id="268319134">
      <w:bodyDiv w:val="1"/>
      <w:marLeft w:val="0"/>
      <w:marRight w:val="0"/>
      <w:marTop w:val="0"/>
      <w:marBottom w:val="0"/>
      <w:divBdr>
        <w:top w:val="none" w:sz="0" w:space="0" w:color="auto"/>
        <w:left w:val="none" w:sz="0" w:space="0" w:color="auto"/>
        <w:bottom w:val="none" w:sz="0" w:space="0" w:color="auto"/>
        <w:right w:val="none" w:sz="0" w:space="0" w:color="auto"/>
      </w:divBdr>
    </w:div>
    <w:div w:id="337344206">
      <w:bodyDiv w:val="1"/>
      <w:marLeft w:val="0"/>
      <w:marRight w:val="0"/>
      <w:marTop w:val="0"/>
      <w:marBottom w:val="0"/>
      <w:divBdr>
        <w:top w:val="none" w:sz="0" w:space="0" w:color="auto"/>
        <w:left w:val="none" w:sz="0" w:space="0" w:color="auto"/>
        <w:bottom w:val="none" w:sz="0" w:space="0" w:color="auto"/>
        <w:right w:val="none" w:sz="0" w:space="0" w:color="auto"/>
      </w:divBdr>
    </w:div>
    <w:div w:id="345987095">
      <w:bodyDiv w:val="1"/>
      <w:marLeft w:val="0"/>
      <w:marRight w:val="0"/>
      <w:marTop w:val="0"/>
      <w:marBottom w:val="0"/>
      <w:divBdr>
        <w:top w:val="none" w:sz="0" w:space="0" w:color="auto"/>
        <w:left w:val="none" w:sz="0" w:space="0" w:color="auto"/>
        <w:bottom w:val="none" w:sz="0" w:space="0" w:color="auto"/>
        <w:right w:val="none" w:sz="0" w:space="0" w:color="auto"/>
      </w:divBdr>
    </w:div>
    <w:div w:id="346031273">
      <w:bodyDiv w:val="1"/>
      <w:marLeft w:val="0"/>
      <w:marRight w:val="0"/>
      <w:marTop w:val="0"/>
      <w:marBottom w:val="0"/>
      <w:divBdr>
        <w:top w:val="none" w:sz="0" w:space="0" w:color="auto"/>
        <w:left w:val="none" w:sz="0" w:space="0" w:color="auto"/>
        <w:bottom w:val="none" w:sz="0" w:space="0" w:color="auto"/>
        <w:right w:val="none" w:sz="0" w:space="0" w:color="auto"/>
      </w:divBdr>
    </w:div>
    <w:div w:id="425805892">
      <w:bodyDiv w:val="1"/>
      <w:marLeft w:val="0"/>
      <w:marRight w:val="0"/>
      <w:marTop w:val="0"/>
      <w:marBottom w:val="0"/>
      <w:divBdr>
        <w:top w:val="none" w:sz="0" w:space="0" w:color="auto"/>
        <w:left w:val="none" w:sz="0" w:space="0" w:color="auto"/>
        <w:bottom w:val="none" w:sz="0" w:space="0" w:color="auto"/>
        <w:right w:val="none" w:sz="0" w:space="0" w:color="auto"/>
      </w:divBdr>
    </w:div>
    <w:div w:id="485247441">
      <w:bodyDiv w:val="1"/>
      <w:marLeft w:val="0"/>
      <w:marRight w:val="0"/>
      <w:marTop w:val="0"/>
      <w:marBottom w:val="0"/>
      <w:divBdr>
        <w:top w:val="none" w:sz="0" w:space="0" w:color="auto"/>
        <w:left w:val="none" w:sz="0" w:space="0" w:color="auto"/>
        <w:bottom w:val="none" w:sz="0" w:space="0" w:color="auto"/>
        <w:right w:val="none" w:sz="0" w:space="0" w:color="auto"/>
      </w:divBdr>
    </w:div>
    <w:div w:id="506790618">
      <w:bodyDiv w:val="1"/>
      <w:marLeft w:val="0"/>
      <w:marRight w:val="0"/>
      <w:marTop w:val="0"/>
      <w:marBottom w:val="0"/>
      <w:divBdr>
        <w:top w:val="none" w:sz="0" w:space="0" w:color="auto"/>
        <w:left w:val="none" w:sz="0" w:space="0" w:color="auto"/>
        <w:bottom w:val="none" w:sz="0" w:space="0" w:color="auto"/>
        <w:right w:val="none" w:sz="0" w:space="0" w:color="auto"/>
      </w:divBdr>
    </w:div>
    <w:div w:id="522091197">
      <w:bodyDiv w:val="1"/>
      <w:marLeft w:val="0"/>
      <w:marRight w:val="0"/>
      <w:marTop w:val="0"/>
      <w:marBottom w:val="0"/>
      <w:divBdr>
        <w:top w:val="none" w:sz="0" w:space="0" w:color="auto"/>
        <w:left w:val="none" w:sz="0" w:space="0" w:color="auto"/>
        <w:bottom w:val="none" w:sz="0" w:space="0" w:color="auto"/>
        <w:right w:val="none" w:sz="0" w:space="0" w:color="auto"/>
      </w:divBdr>
    </w:div>
    <w:div w:id="527990571">
      <w:bodyDiv w:val="1"/>
      <w:marLeft w:val="0"/>
      <w:marRight w:val="0"/>
      <w:marTop w:val="0"/>
      <w:marBottom w:val="0"/>
      <w:divBdr>
        <w:top w:val="none" w:sz="0" w:space="0" w:color="auto"/>
        <w:left w:val="none" w:sz="0" w:space="0" w:color="auto"/>
        <w:bottom w:val="none" w:sz="0" w:space="0" w:color="auto"/>
        <w:right w:val="none" w:sz="0" w:space="0" w:color="auto"/>
      </w:divBdr>
    </w:div>
    <w:div w:id="532378276">
      <w:bodyDiv w:val="1"/>
      <w:marLeft w:val="0"/>
      <w:marRight w:val="0"/>
      <w:marTop w:val="0"/>
      <w:marBottom w:val="0"/>
      <w:divBdr>
        <w:top w:val="none" w:sz="0" w:space="0" w:color="auto"/>
        <w:left w:val="none" w:sz="0" w:space="0" w:color="auto"/>
        <w:bottom w:val="none" w:sz="0" w:space="0" w:color="auto"/>
        <w:right w:val="none" w:sz="0" w:space="0" w:color="auto"/>
      </w:divBdr>
    </w:div>
    <w:div w:id="545138870">
      <w:bodyDiv w:val="1"/>
      <w:marLeft w:val="0"/>
      <w:marRight w:val="0"/>
      <w:marTop w:val="0"/>
      <w:marBottom w:val="0"/>
      <w:divBdr>
        <w:top w:val="none" w:sz="0" w:space="0" w:color="auto"/>
        <w:left w:val="none" w:sz="0" w:space="0" w:color="auto"/>
        <w:bottom w:val="none" w:sz="0" w:space="0" w:color="auto"/>
        <w:right w:val="none" w:sz="0" w:space="0" w:color="auto"/>
      </w:divBdr>
    </w:div>
    <w:div w:id="570894674">
      <w:bodyDiv w:val="1"/>
      <w:marLeft w:val="0"/>
      <w:marRight w:val="0"/>
      <w:marTop w:val="0"/>
      <w:marBottom w:val="0"/>
      <w:divBdr>
        <w:top w:val="none" w:sz="0" w:space="0" w:color="auto"/>
        <w:left w:val="none" w:sz="0" w:space="0" w:color="auto"/>
        <w:bottom w:val="none" w:sz="0" w:space="0" w:color="auto"/>
        <w:right w:val="none" w:sz="0" w:space="0" w:color="auto"/>
      </w:divBdr>
    </w:div>
    <w:div w:id="656691578">
      <w:bodyDiv w:val="1"/>
      <w:marLeft w:val="0"/>
      <w:marRight w:val="0"/>
      <w:marTop w:val="0"/>
      <w:marBottom w:val="0"/>
      <w:divBdr>
        <w:top w:val="none" w:sz="0" w:space="0" w:color="auto"/>
        <w:left w:val="none" w:sz="0" w:space="0" w:color="auto"/>
        <w:bottom w:val="none" w:sz="0" w:space="0" w:color="auto"/>
        <w:right w:val="none" w:sz="0" w:space="0" w:color="auto"/>
      </w:divBdr>
    </w:div>
    <w:div w:id="666975868">
      <w:bodyDiv w:val="1"/>
      <w:marLeft w:val="0"/>
      <w:marRight w:val="0"/>
      <w:marTop w:val="0"/>
      <w:marBottom w:val="0"/>
      <w:divBdr>
        <w:top w:val="none" w:sz="0" w:space="0" w:color="auto"/>
        <w:left w:val="none" w:sz="0" w:space="0" w:color="auto"/>
        <w:bottom w:val="none" w:sz="0" w:space="0" w:color="auto"/>
        <w:right w:val="none" w:sz="0" w:space="0" w:color="auto"/>
      </w:divBdr>
    </w:div>
    <w:div w:id="714962077">
      <w:bodyDiv w:val="1"/>
      <w:marLeft w:val="0"/>
      <w:marRight w:val="0"/>
      <w:marTop w:val="0"/>
      <w:marBottom w:val="0"/>
      <w:divBdr>
        <w:top w:val="none" w:sz="0" w:space="0" w:color="auto"/>
        <w:left w:val="none" w:sz="0" w:space="0" w:color="auto"/>
        <w:bottom w:val="none" w:sz="0" w:space="0" w:color="auto"/>
        <w:right w:val="none" w:sz="0" w:space="0" w:color="auto"/>
      </w:divBdr>
    </w:div>
    <w:div w:id="736589981">
      <w:bodyDiv w:val="1"/>
      <w:marLeft w:val="0"/>
      <w:marRight w:val="0"/>
      <w:marTop w:val="0"/>
      <w:marBottom w:val="0"/>
      <w:divBdr>
        <w:top w:val="none" w:sz="0" w:space="0" w:color="auto"/>
        <w:left w:val="none" w:sz="0" w:space="0" w:color="auto"/>
        <w:bottom w:val="none" w:sz="0" w:space="0" w:color="auto"/>
        <w:right w:val="none" w:sz="0" w:space="0" w:color="auto"/>
      </w:divBdr>
    </w:div>
    <w:div w:id="763451123">
      <w:bodyDiv w:val="1"/>
      <w:marLeft w:val="0"/>
      <w:marRight w:val="0"/>
      <w:marTop w:val="0"/>
      <w:marBottom w:val="0"/>
      <w:divBdr>
        <w:top w:val="none" w:sz="0" w:space="0" w:color="auto"/>
        <w:left w:val="none" w:sz="0" w:space="0" w:color="auto"/>
        <w:bottom w:val="none" w:sz="0" w:space="0" w:color="auto"/>
        <w:right w:val="none" w:sz="0" w:space="0" w:color="auto"/>
      </w:divBdr>
    </w:div>
    <w:div w:id="807893653">
      <w:bodyDiv w:val="1"/>
      <w:marLeft w:val="0"/>
      <w:marRight w:val="0"/>
      <w:marTop w:val="0"/>
      <w:marBottom w:val="0"/>
      <w:divBdr>
        <w:top w:val="none" w:sz="0" w:space="0" w:color="auto"/>
        <w:left w:val="none" w:sz="0" w:space="0" w:color="auto"/>
        <w:bottom w:val="none" w:sz="0" w:space="0" w:color="auto"/>
        <w:right w:val="none" w:sz="0" w:space="0" w:color="auto"/>
      </w:divBdr>
    </w:div>
    <w:div w:id="852646942">
      <w:bodyDiv w:val="1"/>
      <w:marLeft w:val="0"/>
      <w:marRight w:val="0"/>
      <w:marTop w:val="0"/>
      <w:marBottom w:val="0"/>
      <w:divBdr>
        <w:top w:val="none" w:sz="0" w:space="0" w:color="auto"/>
        <w:left w:val="none" w:sz="0" w:space="0" w:color="auto"/>
        <w:bottom w:val="none" w:sz="0" w:space="0" w:color="auto"/>
        <w:right w:val="none" w:sz="0" w:space="0" w:color="auto"/>
      </w:divBdr>
    </w:div>
    <w:div w:id="856961587">
      <w:bodyDiv w:val="1"/>
      <w:marLeft w:val="0"/>
      <w:marRight w:val="0"/>
      <w:marTop w:val="0"/>
      <w:marBottom w:val="0"/>
      <w:divBdr>
        <w:top w:val="none" w:sz="0" w:space="0" w:color="auto"/>
        <w:left w:val="none" w:sz="0" w:space="0" w:color="auto"/>
        <w:bottom w:val="none" w:sz="0" w:space="0" w:color="auto"/>
        <w:right w:val="none" w:sz="0" w:space="0" w:color="auto"/>
      </w:divBdr>
    </w:div>
    <w:div w:id="861211320">
      <w:bodyDiv w:val="1"/>
      <w:marLeft w:val="0"/>
      <w:marRight w:val="0"/>
      <w:marTop w:val="0"/>
      <w:marBottom w:val="0"/>
      <w:divBdr>
        <w:top w:val="none" w:sz="0" w:space="0" w:color="auto"/>
        <w:left w:val="none" w:sz="0" w:space="0" w:color="auto"/>
        <w:bottom w:val="none" w:sz="0" w:space="0" w:color="auto"/>
        <w:right w:val="none" w:sz="0" w:space="0" w:color="auto"/>
      </w:divBdr>
    </w:div>
    <w:div w:id="895773073">
      <w:bodyDiv w:val="1"/>
      <w:marLeft w:val="0"/>
      <w:marRight w:val="0"/>
      <w:marTop w:val="0"/>
      <w:marBottom w:val="0"/>
      <w:divBdr>
        <w:top w:val="none" w:sz="0" w:space="0" w:color="auto"/>
        <w:left w:val="none" w:sz="0" w:space="0" w:color="auto"/>
        <w:bottom w:val="none" w:sz="0" w:space="0" w:color="auto"/>
        <w:right w:val="none" w:sz="0" w:space="0" w:color="auto"/>
      </w:divBdr>
    </w:div>
    <w:div w:id="948271130">
      <w:bodyDiv w:val="1"/>
      <w:marLeft w:val="0"/>
      <w:marRight w:val="0"/>
      <w:marTop w:val="0"/>
      <w:marBottom w:val="0"/>
      <w:divBdr>
        <w:top w:val="none" w:sz="0" w:space="0" w:color="auto"/>
        <w:left w:val="none" w:sz="0" w:space="0" w:color="auto"/>
        <w:bottom w:val="none" w:sz="0" w:space="0" w:color="auto"/>
        <w:right w:val="none" w:sz="0" w:space="0" w:color="auto"/>
      </w:divBdr>
    </w:div>
    <w:div w:id="1191525328">
      <w:bodyDiv w:val="1"/>
      <w:marLeft w:val="0"/>
      <w:marRight w:val="0"/>
      <w:marTop w:val="0"/>
      <w:marBottom w:val="0"/>
      <w:divBdr>
        <w:top w:val="none" w:sz="0" w:space="0" w:color="auto"/>
        <w:left w:val="none" w:sz="0" w:space="0" w:color="auto"/>
        <w:bottom w:val="none" w:sz="0" w:space="0" w:color="auto"/>
        <w:right w:val="none" w:sz="0" w:space="0" w:color="auto"/>
      </w:divBdr>
    </w:div>
    <w:div w:id="1272861581">
      <w:bodyDiv w:val="1"/>
      <w:marLeft w:val="0"/>
      <w:marRight w:val="0"/>
      <w:marTop w:val="0"/>
      <w:marBottom w:val="0"/>
      <w:divBdr>
        <w:top w:val="none" w:sz="0" w:space="0" w:color="auto"/>
        <w:left w:val="none" w:sz="0" w:space="0" w:color="auto"/>
        <w:bottom w:val="none" w:sz="0" w:space="0" w:color="auto"/>
        <w:right w:val="none" w:sz="0" w:space="0" w:color="auto"/>
      </w:divBdr>
    </w:div>
    <w:div w:id="1384283203">
      <w:bodyDiv w:val="1"/>
      <w:marLeft w:val="0"/>
      <w:marRight w:val="0"/>
      <w:marTop w:val="0"/>
      <w:marBottom w:val="0"/>
      <w:divBdr>
        <w:top w:val="none" w:sz="0" w:space="0" w:color="auto"/>
        <w:left w:val="none" w:sz="0" w:space="0" w:color="auto"/>
        <w:bottom w:val="none" w:sz="0" w:space="0" w:color="auto"/>
        <w:right w:val="none" w:sz="0" w:space="0" w:color="auto"/>
      </w:divBdr>
    </w:div>
    <w:div w:id="1395619289">
      <w:bodyDiv w:val="1"/>
      <w:marLeft w:val="0"/>
      <w:marRight w:val="0"/>
      <w:marTop w:val="0"/>
      <w:marBottom w:val="0"/>
      <w:divBdr>
        <w:top w:val="none" w:sz="0" w:space="0" w:color="auto"/>
        <w:left w:val="none" w:sz="0" w:space="0" w:color="auto"/>
        <w:bottom w:val="none" w:sz="0" w:space="0" w:color="auto"/>
        <w:right w:val="none" w:sz="0" w:space="0" w:color="auto"/>
      </w:divBdr>
    </w:div>
    <w:div w:id="1403941781">
      <w:bodyDiv w:val="1"/>
      <w:marLeft w:val="0"/>
      <w:marRight w:val="0"/>
      <w:marTop w:val="0"/>
      <w:marBottom w:val="0"/>
      <w:divBdr>
        <w:top w:val="none" w:sz="0" w:space="0" w:color="auto"/>
        <w:left w:val="none" w:sz="0" w:space="0" w:color="auto"/>
        <w:bottom w:val="none" w:sz="0" w:space="0" w:color="auto"/>
        <w:right w:val="none" w:sz="0" w:space="0" w:color="auto"/>
      </w:divBdr>
    </w:div>
    <w:div w:id="1475105506">
      <w:bodyDiv w:val="1"/>
      <w:marLeft w:val="0"/>
      <w:marRight w:val="0"/>
      <w:marTop w:val="0"/>
      <w:marBottom w:val="0"/>
      <w:divBdr>
        <w:top w:val="none" w:sz="0" w:space="0" w:color="auto"/>
        <w:left w:val="none" w:sz="0" w:space="0" w:color="auto"/>
        <w:bottom w:val="none" w:sz="0" w:space="0" w:color="auto"/>
        <w:right w:val="none" w:sz="0" w:space="0" w:color="auto"/>
      </w:divBdr>
    </w:div>
    <w:div w:id="1479803596">
      <w:bodyDiv w:val="1"/>
      <w:marLeft w:val="0"/>
      <w:marRight w:val="0"/>
      <w:marTop w:val="0"/>
      <w:marBottom w:val="0"/>
      <w:divBdr>
        <w:top w:val="none" w:sz="0" w:space="0" w:color="auto"/>
        <w:left w:val="none" w:sz="0" w:space="0" w:color="auto"/>
        <w:bottom w:val="none" w:sz="0" w:space="0" w:color="auto"/>
        <w:right w:val="none" w:sz="0" w:space="0" w:color="auto"/>
      </w:divBdr>
    </w:div>
    <w:div w:id="1591115129">
      <w:bodyDiv w:val="1"/>
      <w:marLeft w:val="0"/>
      <w:marRight w:val="0"/>
      <w:marTop w:val="0"/>
      <w:marBottom w:val="0"/>
      <w:divBdr>
        <w:top w:val="none" w:sz="0" w:space="0" w:color="auto"/>
        <w:left w:val="none" w:sz="0" w:space="0" w:color="auto"/>
        <w:bottom w:val="none" w:sz="0" w:space="0" w:color="auto"/>
        <w:right w:val="none" w:sz="0" w:space="0" w:color="auto"/>
      </w:divBdr>
    </w:div>
    <w:div w:id="1695613106">
      <w:bodyDiv w:val="1"/>
      <w:marLeft w:val="0"/>
      <w:marRight w:val="0"/>
      <w:marTop w:val="0"/>
      <w:marBottom w:val="0"/>
      <w:divBdr>
        <w:top w:val="none" w:sz="0" w:space="0" w:color="auto"/>
        <w:left w:val="none" w:sz="0" w:space="0" w:color="auto"/>
        <w:bottom w:val="none" w:sz="0" w:space="0" w:color="auto"/>
        <w:right w:val="none" w:sz="0" w:space="0" w:color="auto"/>
      </w:divBdr>
    </w:div>
    <w:div w:id="1819107536">
      <w:bodyDiv w:val="1"/>
      <w:marLeft w:val="0"/>
      <w:marRight w:val="0"/>
      <w:marTop w:val="0"/>
      <w:marBottom w:val="0"/>
      <w:divBdr>
        <w:top w:val="none" w:sz="0" w:space="0" w:color="auto"/>
        <w:left w:val="none" w:sz="0" w:space="0" w:color="auto"/>
        <w:bottom w:val="none" w:sz="0" w:space="0" w:color="auto"/>
        <w:right w:val="none" w:sz="0" w:space="0" w:color="auto"/>
      </w:divBdr>
    </w:div>
    <w:div w:id="1870677116">
      <w:bodyDiv w:val="1"/>
      <w:marLeft w:val="0"/>
      <w:marRight w:val="0"/>
      <w:marTop w:val="0"/>
      <w:marBottom w:val="0"/>
      <w:divBdr>
        <w:top w:val="none" w:sz="0" w:space="0" w:color="auto"/>
        <w:left w:val="none" w:sz="0" w:space="0" w:color="auto"/>
        <w:bottom w:val="none" w:sz="0" w:space="0" w:color="auto"/>
        <w:right w:val="none" w:sz="0" w:space="0" w:color="auto"/>
      </w:divBdr>
    </w:div>
    <w:div w:id="1875847744">
      <w:bodyDiv w:val="1"/>
      <w:marLeft w:val="0"/>
      <w:marRight w:val="0"/>
      <w:marTop w:val="0"/>
      <w:marBottom w:val="0"/>
      <w:divBdr>
        <w:top w:val="none" w:sz="0" w:space="0" w:color="auto"/>
        <w:left w:val="none" w:sz="0" w:space="0" w:color="auto"/>
        <w:bottom w:val="none" w:sz="0" w:space="0" w:color="auto"/>
        <w:right w:val="none" w:sz="0" w:space="0" w:color="auto"/>
      </w:divBdr>
    </w:div>
    <w:div w:id="1959141746">
      <w:bodyDiv w:val="1"/>
      <w:marLeft w:val="0"/>
      <w:marRight w:val="0"/>
      <w:marTop w:val="0"/>
      <w:marBottom w:val="0"/>
      <w:divBdr>
        <w:top w:val="none" w:sz="0" w:space="0" w:color="auto"/>
        <w:left w:val="none" w:sz="0" w:space="0" w:color="auto"/>
        <w:bottom w:val="none" w:sz="0" w:space="0" w:color="auto"/>
        <w:right w:val="none" w:sz="0" w:space="0" w:color="auto"/>
      </w:divBdr>
    </w:div>
    <w:div w:id="1995136001">
      <w:bodyDiv w:val="1"/>
      <w:marLeft w:val="0"/>
      <w:marRight w:val="0"/>
      <w:marTop w:val="0"/>
      <w:marBottom w:val="0"/>
      <w:divBdr>
        <w:top w:val="none" w:sz="0" w:space="0" w:color="auto"/>
        <w:left w:val="none" w:sz="0" w:space="0" w:color="auto"/>
        <w:bottom w:val="none" w:sz="0" w:space="0" w:color="auto"/>
        <w:right w:val="none" w:sz="0" w:space="0" w:color="auto"/>
      </w:divBdr>
    </w:div>
    <w:div w:id="2012950334">
      <w:bodyDiv w:val="1"/>
      <w:marLeft w:val="0"/>
      <w:marRight w:val="0"/>
      <w:marTop w:val="0"/>
      <w:marBottom w:val="0"/>
      <w:divBdr>
        <w:top w:val="none" w:sz="0" w:space="0" w:color="auto"/>
        <w:left w:val="none" w:sz="0" w:space="0" w:color="auto"/>
        <w:bottom w:val="none" w:sz="0" w:space="0" w:color="auto"/>
        <w:right w:val="none" w:sz="0" w:space="0" w:color="auto"/>
      </w:divBdr>
    </w:div>
    <w:div w:id="2028628191">
      <w:bodyDiv w:val="1"/>
      <w:marLeft w:val="0"/>
      <w:marRight w:val="0"/>
      <w:marTop w:val="0"/>
      <w:marBottom w:val="0"/>
      <w:divBdr>
        <w:top w:val="none" w:sz="0" w:space="0" w:color="auto"/>
        <w:left w:val="none" w:sz="0" w:space="0" w:color="auto"/>
        <w:bottom w:val="none" w:sz="0" w:space="0" w:color="auto"/>
        <w:right w:val="none" w:sz="0" w:space="0" w:color="auto"/>
      </w:divBdr>
    </w:div>
    <w:div w:id="2042824226">
      <w:bodyDiv w:val="1"/>
      <w:marLeft w:val="0"/>
      <w:marRight w:val="0"/>
      <w:marTop w:val="0"/>
      <w:marBottom w:val="0"/>
      <w:divBdr>
        <w:top w:val="none" w:sz="0" w:space="0" w:color="auto"/>
        <w:left w:val="none" w:sz="0" w:space="0" w:color="auto"/>
        <w:bottom w:val="none" w:sz="0" w:space="0" w:color="auto"/>
        <w:right w:val="none" w:sz="0" w:space="0" w:color="auto"/>
      </w:divBdr>
    </w:div>
    <w:div w:id="2047633618">
      <w:bodyDiv w:val="1"/>
      <w:marLeft w:val="0"/>
      <w:marRight w:val="0"/>
      <w:marTop w:val="0"/>
      <w:marBottom w:val="0"/>
      <w:divBdr>
        <w:top w:val="none" w:sz="0" w:space="0" w:color="auto"/>
        <w:left w:val="none" w:sz="0" w:space="0" w:color="auto"/>
        <w:bottom w:val="none" w:sz="0" w:space="0" w:color="auto"/>
        <w:right w:val="none" w:sz="0" w:space="0" w:color="auto"/>
      </w:divBdr>
    </w:div>
    <w:div w:id="2123649269">
      <w:bodyDiv w:val="1"/>
      <w:marLeft w:val="0"/>
      <w:marRight w:val="0"/>
      <w:marTop w:val="0"/>
      <w:marBottom w:val="0"/>
      <w:divBdr>
        <w:top w:val="none" w:sz="0" w:space="0" w:color="auto"/>
        <w:left w:val="none" w:sz="0" w:space="0" w:color="auto"/>
        <w:bottom w:val="none" w:sz="0" w:space="0" w:color="auto"/>
        <w:right w:val="none" w:sz="0" w:space="0" w:color="auto"/>
      </w:divBdr>
    </w:div>
    <w:div w:id="21422666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3565/nivedana.v6i4"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novaarliza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8BAC8-5E84-4F7B-AA43-3E30C9132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869</Words>
  <Characters>3345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dartosudarto13@gmail.com</cp:lastModifiedBy>
  <cp:revision>2</cp:revision>
  <cp:lastPrinted>2024-08-29T12:19:00Z</cp:lastPrinted>
  <dcterms:created xsi:type="dcterms:W3CDTF">2026-01-19T04:22:00Z</dcterms:created>
  <dcterms:modified xsi:type="dcterms:W3CDTF">2026-01-19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8-14T00:00:00Z</vt:filetime>
  </property>
  <property fmtid="{D5CDD505-2E9C-101B-9397-08002B2CF9AE}" pid="3" name="Creator">
    <vt:lpwstr>Microsoft® Word 2010</vt:lpwstr>
  </property>
  <property fmtid="{D5CDD505-2E9C-101B-9397-08002B2CF9AE}" pid="4" name="LastSaved">
    <vt:filetime>2024-08-2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af19774-af3c-34d7-bd45-cfa2c4f04470</vt:lpwstr>
  </property>
  <property fmtid="{D5CDD505-2E9C-101B-9397-08002B2CF9AE}" pid="27" name="Mendeley Citation Style_1">
    <vt:lpwstr>http://www.zotero.org/styles/apa</vt:lpwstr>
  </property>
</Properties>
</file>